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A6D2F0" w14:textId="77777777" w:rsidR="00FF795E" w:rsidRPr="00CD527B" w:rsidRDefault="00FF795E" w:rsidP="00FF795E">
      <w:pPr>
        <w:rPr>
          <w:rFonts w:ascii="Times New Roman" w:hAnsi="Times New Roman" w:cs="Times New Roman"/>
        </w:rPr>
      </w:pPr>
      <w:r w:rsidRPr="00CD527B">
        <w:rPr>
          <w:rFonts w:ascii="Times New Roman" w:hAnsi="Times New Roman" w:cs="Times New Roman"/>
          <w:b/>
        </w:rPr>
        <w:t xml:space="preserve">Table S3: </w:t>
      </w:r>
      <w:r w:rsidRPr="00CD527B">
        <w:rPr>
          <w:rFonts w:ascii="Times New Roman" w:hAnsi="Times New Roman" w:cs="Times New Roman"/>
        </w:rPr>
        <w:t xml:space="preserve">RNA targets identified using Co-immunoprecipitation with anti-CsrA antibodies followed by deep sequencing (RIPseq) analyses </w:t>
      </w:r>
    </w:p>
    <w:p w14:paraId="0DF6E96D" w14:textId="77777777" w:rsidR="00FF795E" w:rsidRPr="00C149E8" w:rsidRDefault="00FF795E" w:rsidP="00FF795E">
      <w:pPr>
        <w:tabs>
          <w:tab w:val="left" w:pos="1418"/>
        </w:tabs>
        <w:rPr>
          <w:rFonts w:ascii="Arial" w:hAnsi="Arial" w:cs="Arial"/>
        </w:rPr>
      </w:pPr>
    </w:p>
    <w:tbl>
      <w:tblPr>
        <w:tblW w:w="9199" w:type="dxa"/>
        <w:tblInd w:w="55" w:type="dxa"/>
        <w:tblLayout w:type="fixed"/>
        <w:tblCellMar>
          <w:left w:w="70" w:type="dxa"/>
          <w:right w:w="70" w:type="dxa"/>
        </w:tblCellMar>
        <w:tblLook w:val="04A0" w:firstRow="1" w:lastRow="0" w:firstColumn="1" w:lastColumn="0" w:noHBand="0" w:noVBand="1"/>
      </w:tblPr>
      <w:tblGrid>
        <w:gridCol w:w="1149"/>
        <w:gridCol w:w="6237"/>
        <w:gridCol w:w="813"/>
        <w:gridCol w:w="1000"/>
      </w:tblGrid>
      <w:tr w:rsidR="00FF795E" w:rsidRPr="00163ACF" w14:paraId="304A1A6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5C2D4" w14:textId="77777777" w:rsidR="00FF795E" w:rsidRPr="001C6A70" w:rsidRDefault="00FF795E" w:rsidP="005D54BB">
            <w:pPr>
              <w:jc w:val="center"/>
              <w:rPr>
                <w:rFonts w:ascii="Times New Roman" w:eastAsia="Times New Roman" w:hAnsi="Times New Roman" w:cs="Times New Roman"/>
                <w:bCs/>
                <w:sz w:val="22"/>
                <w:szCs w:val="22"/>
                <w:lang w:val="fr-FR"/>
              </w:rPr>
            </w:pPr>
            <w:r w:rsidRPr="001C6A70">
              <w:rPr>
                <w:rFonts w:ascii="Times New Roman" w:eastAsia="Times New Roman" w:hAnsi="Times New Roman" w:cs="Times New Roman"/>
                <w:bCs/>
                <w:sz w:val="22"/>
                <w:szCs w:val="22"/>
                <w:lang w:val="fr-FR"/>
              </w:rPr>
              <w:t xml:space="preserve">Target </w:t>
            </w:r>
          </w:p>
        </w:tc>
        <w:tc>
          <w:tcPr>
            <w:tcW w:w="6237" w:type="dxa"/>
            <w:tcBorders>
              <w:top w:val="single" w:sz="4" w:space="0" w:color="auto"/>
              <w:left w:val="single" w:sz="4" w:space="0" w:color="auto"/>
              <w:bottom w:val="single" w:sz="4" w:space="0" w:color="auto"/>
              <w:right w:val="single" w:sz="4" w:space="0" w:color="auto"/>
            </w:tcBorders>
            <w:shd w:val="clear" w:color="auto" w:fill="auto"/>
            <w:vAlign w:val="bottom"/>
          </w:tcPr>
          <w:p w14:paraId="5EF01CC0"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Carboydrate metabo</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ism, Energy (38 targets identifie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8BD482" w14:textId="77777777" w:rsidR="00FF795E" w:rsidRPr="00163ACF" w:rsidRDefault="00FF795E" w:rsidP="005D54BB">
            <w:pPr>
              <w:jc w:val="cente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FC</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644223" w14:textId="77777777" w:rsidR="00FF795E" w:rsidRPr="00163ACF" w:rsidRDefault="00FF795E" w:rsidP="005D54BB">
            <w:pPr>
              <w:jc w:val="cente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N°of IP</w:t>
            </w:r>
          </w:p>
        </w:tc>
      </w:tr>
      <w:tr w:rsidR="00FF795E" w:rsidRPr="00163ACF" w14:paraId="5404DBA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E475A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pp005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8362E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otein of the I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EPM enzyme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2-meth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socitrate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756DA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FCEC5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BA4E9F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6B086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0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2E51D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ibose-5-phosphate isomerase A</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06EA6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5AE23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D88A92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B072F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5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38079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ykA, pyruvate kinase II - 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cose stim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ted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88D23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F6AE4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B04A31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CDB1A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5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24486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phospho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erate ki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F9716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7F5C4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6253116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F11D7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pp015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03567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er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dehyde 3-phosphate dehydroge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18C19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C8683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BA6263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0375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9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E8265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yoA, cytochrome o ubiquin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oxidase subunit II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1510E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37759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345174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153DE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5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F5E2F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NAD-dependent formate dehydroge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10580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0EA10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26050F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9B21C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8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6B124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cose-6-phosphate 1-dehydroge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A9F35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E9CCB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1E09BF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0EF98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8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88B70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phospho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con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cto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E20D0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A0FE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2E33AE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CAEE3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8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20F43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phospho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conate dehydra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45CC2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B5DCC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p>
        </w:tc>
      </w:tr>
      <w:tr w:rsidR="00FF795E" w:rsidRPr="00163ACF" w14:paraId="643E0EC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5842E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pp053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0B899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yruvate carbox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 subunit B</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AA081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05814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BC0F76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C913B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3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05911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ructose-bisphosphate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d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9C221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D53E3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710DC9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E1384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9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3935F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SdhC subunit, Succinate dehydroge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D9133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C2D27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1B5BBF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EBAA5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9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F3378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dhA subunit, succinate dehydrogenase, 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vo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A71BF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E9141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412D46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F97A6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9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D9A2A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oxo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rate dehydrogenase, E1 subunit SucA</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42AED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3A992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p>
        </w:tc>
      </w:tr>
      <w:tr w:rsidR="00FF795E" w:rsidRPr="00163ACF" w14:paraId="7D90564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6B155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0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1F4F2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PrsA, ribose-phosphate pyrophosphoki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B5D4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596A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C3C230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4BFAE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6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E5407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Zn-dependent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h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dehydroge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E6F92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F265E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D14EC1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19F5F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0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FE57A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c enzymes (m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e oxidoreduc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7587B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E486D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4AAB878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B3463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2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9892F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NADH dehydrogenase, FAD-containing subuni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4B5E1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66111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169D6B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B723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6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DA04A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hosphoen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yruvate synth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F1052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5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5FB9D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CF7E48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5FAB6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7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3FAF1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socitrate dehydrogenase, NADP-dependent</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2BE36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C1055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00AE747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05FE5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8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FBCCA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ctron transfer 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voprotein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pha subuni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E6726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C0273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750A620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B6547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00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D245C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oxo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rate ferredoxin oxidoreductase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ha subunit</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CB904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69C07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CE4913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60D3F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5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B0373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yruvate dehydrogenase comp</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x, component E3</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442C2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5F8E5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6B56C1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A3131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6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203F2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yruvate dehydrogenase comp</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x, component E2</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24C22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38D7A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055096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00B36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6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04D3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yruvate dehydrogenase comp</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x, component E1</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CF110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CDB99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84C636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57904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1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480E4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yruvate/2-oxo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rate dehydrogenase comp</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ex, component E1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57882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0E8D3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B29D03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8E39E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1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4FA0A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yruvate/2-oxo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rate dehydrogenase comp</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ex, component E2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D291F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376BA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916007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25B31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5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53219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conitate hydra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3B665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D2911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1169CE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1DBE7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2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2082C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En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467BF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0F755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B6DEC4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8DDFC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0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CF707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ron-containing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h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dehydroge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19AF7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6C365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33E9342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0ECBA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30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A8317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e dehydroge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7E93F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FF86F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5422635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81A8A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32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2F361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0F1-type ATP synthase, beta subunit</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3B68D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31374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086618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4A554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56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B5651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Carbonic anhyd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F52D2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D30C2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881CDB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59443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83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9A3A8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riosephosphate isomer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C463B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3294C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DD2893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BCB26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96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14EE9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taG, cytochrome c oxidase assem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12C4B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12805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EB2B29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69CE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305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1E444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F0F1-type ATP synthase, beta cha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2E230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026A3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43EDED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799A6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305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24411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0F1-type ATP synthase,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ha ch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E1347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A6ACC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6E03E3D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F8308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69A08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3F2E08"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D5D972"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14B36E94"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649CCC9"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Aminoacid metabo</w:t>
            </w:r>
            <w:r>
              <w:rPr>
                <w:rFonts w:ascii="Times New Roman" w:eastAsia="Times New Roman" w:hAnsi="Times New Roman" w:cs="Times New Roman"/>
                <w:b/>
                <w:bCs/>
                <w:sz w:val="22"/>
                <w:szCs w:val="22"/>
                <w:lang w:val="fr-FR"/>
              </w:rPr>
              <w:t>l</w:t>
            </w:r>
            <w:r w:rsidR="005D54BB">
              <w:rPr>
                <w:rFonts w:ascii="Times New Roman" w:eastAsia="Times New Roman" w:hAnsi="Times New Roman" w:cs="Times New Roman"/>
                <w:b/>
                <w:bCs/>
                <w:sz w:val="22"/>
                <w:szCs w:val="22"/>
                <w:lang w:val="fr-FR"/>
              </w:rPr>
              <w:t>ism, other aminoacids (28</w:t>
            </w:r>
            <w:r w:rsidRPr="00163ACF">
              <w:rPr>
                <w:rFonts w:ascii="Times New Roman" w:eastAsia="Times New Roman" w:hAnsi="Times New Roman" w:cs="Times New Roman"/>
                <w:b/>
                <w:bCs/>
                <w:sz w:val="22"/>
                <w:szCs w:val="22"/>
                <w:lang w:val="fr-FR"/>
              </w:rPr>
              <w:t xml:space="preserve"> targets identifie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20EB6"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3B5833"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3AC663C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A5D34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08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A6DE0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Aspartate aminotransfe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A1665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E0451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08DE8C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EDE75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lastRenderedPageBreak/>
              <w:t>L</w:t>
            </w:r>
            <w:r w:rsidRPr="00163ACF">
              <w:rPr>
                <w:rFonts w:ascii="Times New Roman" w:eastAsia="Times New Roman" w:hAnsi="Times New Roman" w:cs="Times New Roman"/>
                <w:sz w:val="22"/>
                <w:szCs w:val="22"/>
                <w:lang w:val="fr-FR"/>
              </w:rPr>
              <w:t>pp012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D1A51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ine dehydrogenase subunit 2 (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ine 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eavage system protein P)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B82A9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45DF2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p>
        </w:tc>
      </w:tr>
      <w:tr w:rsidR="00FF795E" w:rsidRPr="00163ACF" w14:paraId="79B8D32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2716F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3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A80BC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ine dehydrogenase subunit 1 (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ine 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eavage system protein P)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D9485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B8B9B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51EA057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8A6CB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3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7A978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ine 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avage system protein H</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14F6F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52DCB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E9635F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DF72E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1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48D4C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amma-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m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anspeptid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169DC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AE739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BAE240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A1013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5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B7CB6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2-amino-3-ketobutyrate coenzyme A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g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3328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B5D4B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DEA4D9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A91F8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6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2C132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utG, formimino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utam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E6A79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B8142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4BC4AA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AFC53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9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2DCFA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ine hydroxymeth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ansfe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834F0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7C46F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93DC8C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87B97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1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E3B05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isF, imidaz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 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e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hosphate synthase subuni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F037A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47AF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A0AA38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4BF72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5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552E8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serine dehydratase, iron-s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fur-dependent</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E6634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7AA4A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3CB5F7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30799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7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B55FE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20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dipeptidase, putative ArgE/Dap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2C4C9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8462B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48151D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1959E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3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9AC35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hydroxyisobutyr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A 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43D07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A06CF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8B0A26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2D86B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8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96CE2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nine dehydroge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6EE7A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BA1B2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2B0B2BD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5401B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9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D2CCA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AroK, shikimate ki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030B1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CCA60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504E8BA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9EDA1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6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2244A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ryptophan synthase beta subunit</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19F4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37449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54FE9D4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504DB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0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C38E8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accharopine dehydrogenase and r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ted proteins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407BE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DF48F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04BB876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E437B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1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3AEEB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mine synthe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E44D3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2874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102312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465C8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3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576B6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HutU, urocanate hydra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C0EEA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90E73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0244853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252DD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1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5B73A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spartate aminotransfer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71C25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3A2FB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876F63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B6BE9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3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BA37C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AD-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mate dehydroge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FB332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E7035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884DA7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D09A3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7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B9CC1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eptidase M20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utamate carboxypeptid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81F9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41DB4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AA8BB4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BE44F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7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67F4D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cci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mic semi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dehyde dehydrogenase Ast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27EE4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EC4F3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A3DA02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24ECF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8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330E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sov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r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CoA dehydroge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979C6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57113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83EAD4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37267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0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CC1CD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utamine synthe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7A597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C7E8E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17765B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89471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3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792B3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mino acid (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u/Phe/V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dehydroge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B284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C61DF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735380A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85FC0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3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22EE5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hydroxyphe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yruvate dioxygenase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gi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s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1D557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63BCE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2EED6F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7B551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3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7D40A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umar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cetoacetate 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254D7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18793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439B21B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B8E2F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304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E7405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rgD, 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ornithine aminotransfe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9D49E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2961D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51F4BEE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6839C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7D3CC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9205C0"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F34D99"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6180077D"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54D437E"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Nuc</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eotide metabo</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ism (17 targets identifie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2317DB"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5719A8"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59586FE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AC2ED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7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8E8FB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urE, phosphoribos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minoimidaz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 carbox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 cat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tic subuni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2BC7C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9CF46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37CD4A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C9C70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5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E48C9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urA, ade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osuccinate synthe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F34AA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84174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p>
        </w:tc>
      </w:tr>
      <w:tr w:rsidR="00FF795E" w:rsidRPr="00163ACF" w14:paraId="428D84C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F6114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5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01F8E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Adenosine deami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B7B36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695FD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2D0043E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2CAF4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18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4DE17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PyrG, CTP synth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CF201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0F035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3864540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38BA6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6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54971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de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e ki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35A09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5E295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F37F14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F7982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8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942E2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yrF, orotidine 5`-phosphate decarbox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BBC49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72C68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EB80FE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310E5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8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FFBA4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urine 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oside phosphor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9A291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27DF8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A3DDD4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469EB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4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43496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urF, amidophosphoribos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ansfe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64422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4B63B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77871B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5F507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4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A0189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urC, phosphoribos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midoimidaz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e-succinocarboxamide synth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DB330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41E19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2B8866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AE553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4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08D90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urM, phosphoribos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minoimidaz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e synthe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79DF0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6D8CA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B4C076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08102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5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617F7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ur</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phosphoribos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form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cinamidine synthase II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64C30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9B2E4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1EE04FA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C3F20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7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29A01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PyrH, uridine monophosphate ki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EF2AC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491CB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BE90C8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5CC76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8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5BBA4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oside deami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05FE2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F4C9A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784A60D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931A8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3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6D3B0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ibo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oside-diphosphate reductase,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ha subunit Rir1</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7F60A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ABB4F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75D38F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70F9C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99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2B4EF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Guanosine monophosphate ki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8217D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DACFA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4F1299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5F733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0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D4A94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arbamo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hosphate synthetase, sma</w:t>
            </w:r>
            <w:r>
              <w:rPr>
                <w:rFonts w:ascii="Times New Roman" w:eastAsia="Times New Roman" w:hAnsi="Times New Roman" w:cs="Times New Roman"/>
                <w:sz w:val="22"/>
                <w:szCs w:val="22"/>
                <w:lang w:val="fr-FR"/>
              </w:rPr>
              <w:t>ll</w:t>
            </w:r>
            <w:r w:rsidRPr="00163ACF">
              <w:rPr>
                <w:rFonts w:ascii="Times New Roman" w:eastAsia="Times New Roman" w:hAnsi="Times New Roman" w:cs="Times New Roman"/>
                <w:sz w:val="22"/>
                <w:szCs w:val="22"/>
                <w:lang w:val="fr-FR"/>
              </w:rPr>
              <w:t xml:space="preserve"> subunit</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6ED28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8F2E5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ED1681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4DD2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90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35A29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MP reductase GuaC, IMPDH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AC8C1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0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8768F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EB11A9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9367AA"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FCC3C4" w14:textId="77777777" w:rsidR="00FF795E" w:rsidRPr="00163ACF" w:rsidRDefault="00FF795E" w:rsidP="005D54BB">
            <w:pPr>
              <w:rPr>
                <w:rFonts w:ascii="Times New Roman" w:eastAsia="Times New Roman" w:hAnsi="Times New Roman" w:cs="Times New Roman"/>
                <w:sz w:val="22"/>
                <w:szCs w:val="22"/>
                <w:lang w:val="fr-FR"/>
              </w:rPr>
            </w:pP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EF1C55"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1EB276"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49EE08FA"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1B558513"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Fatty acid /</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ipid metabo</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ism, Butanoate/Propanoate (34 targets identifie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DEE446"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E81804"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27AB6A4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DB292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01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C677D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atatin-</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hosph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pase, esterase of the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ha-beta 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 super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F02F3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4F84E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EA2D4B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196BD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1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4A80C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oxo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arrier-protein] synth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3B275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60EE4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24A950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C75B0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6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FC00A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atatin-</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hosph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p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B0AED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319C6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1471AFA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4322E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7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9FB69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CoA dehydroge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2C863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24B64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597CA0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6BE4F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2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3CC9E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Eno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carrier protein) reduc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197BE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B32B7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2EB4BAE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2D444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2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A24A2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carrier proteins acp</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4015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B3C5B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53E8D7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73C77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2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B861B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abA/Z, 3-hydroxy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carrier protein (ACP)-dehydra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88C35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BB3DC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C8702B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C58CF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2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BD697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abF, 3-keto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carrier-protein (ACP)- synthase II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8411F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B1DD6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p>
        </w:tc>
      </w:tr>
      <w:tr w:rsidR="00FF795E" w:rsidRPr="00163ACF" w14:paraId="39E6CAD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7F42E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2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36626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A carbox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 biotin carbox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 subunit</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69ABA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EB4C9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F51FAE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FFC56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2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4629C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ceto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A reduc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BDE48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F4E71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CB9B2C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1252F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2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04D33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cetoacetate decarbox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280C3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9AA5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756685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0DA72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3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D2A25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A dehydroge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A9CFC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94AA4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040356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EDFB6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9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D21C1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A carbox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 beta subunit</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8CACC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CDCD0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D89A78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4C92E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4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D228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sX, fatty acid/phosph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pid synthesis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136B9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4518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3C2688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ECB21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4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792AA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abH, 3-oxo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carrier-protein] synthase III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65D34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5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684F9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441043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3051D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4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BF8BC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abD, m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o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A-[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arrier-protein] trans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631F4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B2A3C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7E38CB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4BC1C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5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556BD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cpP, 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carrier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17300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9A98C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3DD020A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9934F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5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10F2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abF, 3-oxo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carrier-protein] synthase II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FFA3A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3574D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80BCE8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81FB5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8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9318E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pD, 2-meth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citrate dehydra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305FD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D8AA5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E07104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FE113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8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E7497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pC, 2-meth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citrate synth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FA35F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F444F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B0FE41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8250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1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81179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ong-chain fatty acid CoA synthe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73EA5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F181D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57552A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AEE46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5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7E3D2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adJ, m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ifunctio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fatty acid oxidation comp</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x,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pha subuni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FC0DD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AC4F9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1B3DF60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F1B15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5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2DC93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adI, m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ifunctio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fatty acid oxidation comp</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ex, beta subuni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8D6F8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FCE73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8A4500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533D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9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7317F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adE, 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CoA dehydroge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6A926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E698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5F60A7F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9E84B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7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56437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ad</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ong-chain fatty acid transport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66DDA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5357E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983D41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178CD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9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81CD4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Eno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A hydra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ABC0E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134D2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61A0D9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6B768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9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AEF78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ceto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A synthe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5AD1C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2DBF8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954EFA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88287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92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84D8B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atE, patatin-</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hosph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p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7B820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384FA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CAD734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7B54D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3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721D7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hbC p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hydroxy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kanoate synth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E1068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C4D1B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78A26F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2C4DE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17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B63C9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A carbox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 carbox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ansferase componen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3E346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6C65C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5B2C3B6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06969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6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CD1C0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hydroxybutyrate dehydroge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B89F8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CC718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7EC6A5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F0E0A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9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E80E0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dieno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A reduc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6F4A2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7CC70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429437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B802F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30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57540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e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3-phosphate 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ansfer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3FA06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FA3DF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5C8858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0D1DC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32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3CC31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ceto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A reduc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1655F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EC356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1737E9C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699B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33613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243D42"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4F1079"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65FD980B"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70FEF20"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Transcription, RNA stabi</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ity, Trans</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ation (46 targets identifie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55802F"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235196"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452A822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BED2C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01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AA3E3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X, GTP-binding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22B1B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0836C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3DB0C8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D0EB4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02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DF41C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S rRNA m(2)G2445 meth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ansfer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EB95F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E3CA7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8D3B81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7B594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0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1BC26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Nase R, exoribo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e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FE585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90CB4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p>
        </w:tc>
      </w:tr>
      <w:tr w:rsidR="00FF795E" w:rsidRPr="00163ACF" w14:paraId="42232EB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4B0F6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6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A6DE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rans</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ion 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ongation factor P</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76490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DB4CE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31A1A1C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C2E2D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8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842D5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NusG, transcription antitermination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CC2C0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C22F6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90D5F5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C8A9A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8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20913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0S ribosom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subunit protein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1</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70550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7BE50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0C167C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1019F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1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C13F3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0S ribosom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 S13</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A3386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B7F1B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1E1F8D9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B6224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6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4D6BA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RimM, 16S rRNA processing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280DE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A968A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3588EA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873D3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8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44F1C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ibosom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 S6 modification enzyme, RimK-</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ATP-grasp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FD187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A17D8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DCAF6F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64D5B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2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67806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mA, ribosom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11 meth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ansfe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6E99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2BC90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3C7DF6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71463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4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9F4F6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ibosome-associated sigma-54 mod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tion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B6B8E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E13C0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CE5194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D1977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7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AC29B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er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NA synthe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C90C8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F24F9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70AACB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0740B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2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B4FE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yros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NA synthe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442D9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953B2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AEE346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90E43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5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8EDB0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e-S 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ster assem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SUF system transcriptio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reg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or</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749FD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24B2D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2448ED9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5E34A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4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15E81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oRS, p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NA synthe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74BD6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91E69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71C608D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CFFB3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8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E6729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V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NA synthe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C7928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4D265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p>
        </w:tc>
      </w:tr>
      <w:tr w:rsidR="00FF795E" w:rsidRPr="00163ACF" w14:paraId="5F85BAB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4E038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9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EA7A1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NusB, transcription termination facto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5B47C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3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CB12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3CC2327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585D7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3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05678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eptide chain r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ease factor 3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62929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9DB8A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699F53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17D25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9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EDCAF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s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u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NA synthe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8F704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D1E70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2C78767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03D9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17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273C5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Bacteri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transcription reg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ory protein, AsnC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43C7A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50166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398F0C2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656F2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4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66D0C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ranscriptio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reg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or, YebC/PmpR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658FA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440C0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B2934C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27F0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6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5EF16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RNA pseudouridine synthase A</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5EC99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67836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856D89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DA83C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7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FDEF5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ystei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NA synthe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D4919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E2EAC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9F7C99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BF3D1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8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96A1D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meth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hioadenine synthetase MiaB</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CADDA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A69D9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5151DD7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FCD69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3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C0E53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ibo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ase HI</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26A66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CAC76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A8AE86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AB017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7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64122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0S ribosom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 S1</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18B5B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00D22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3D2011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018C4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9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6F851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rpS, tryptopha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NA synthe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51A28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D46FC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3A6F65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816FC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3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A91E2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spar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NA synthe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F5716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0BD2E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7F01D7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45E67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9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A6275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EngA, ribosome-associated GTP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3EEC9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08715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29A4E0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A6834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7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06B44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0S ribosom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 S2</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3EC2D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C56AA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0F8F0E4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AF706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0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78ED4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spar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m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NA amidotransferase subunit C</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34656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24319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6EE445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246C6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1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5F696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scS, cysteine des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fu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5AB6D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24E83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7CD76D1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C1028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6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8A694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NA synthe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F5B53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35D27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132197B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816AC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0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EABA6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NA synthetase, beta subunit</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FDAE0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0912C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4708A4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C6D96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0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8FBAB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NA synthetase,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ha subunit</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A8D9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17B46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B38C5C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752B0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99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0124C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ibo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ase PH</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EBDF3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DE6E4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2B3C45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090B8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1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0D4EE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rgi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NA synthe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97F72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F1CF8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33B94D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8003F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3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24E3B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sparagi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NA synthe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4093D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734C1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CF056C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C96DF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9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8BAA1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eaD, ATP-dependent RNA h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c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0911C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FC5FB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1C61424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3D063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4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23B58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epA, RNA p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merase-associated h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case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F7140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C8BF5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04341C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375C5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32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DDDC8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XRE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transcriptio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reg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or</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61207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27931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14DBED4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3F80B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36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3A4F1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et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dependent ribo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ase, bet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ctamase f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d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F7FD7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C2AFB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279E30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298E0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67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3BBF2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reA, transcription 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ongation facto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21E02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A080C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EED573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078A5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70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5313A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ibosom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25, Ctc-for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26DF9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5C747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191E730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38C72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89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3D170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ex-</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transcriptio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accessory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A87A8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71358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A7D0E8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2E985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93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98586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NA pyrophospho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83D30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43F0E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49DA43E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A3379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999BC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FA63BC"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0E47C"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2F1A0630"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56D0E53"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Regu</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ation (16 targets identifie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CB7293"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F744DF"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606DF42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6C3DD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3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8D829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ur, ferric uptake reg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tion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D72BF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BDEE5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B32012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3D110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0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C3199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etE, transmission trait enhancer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B9FDB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46337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1A64972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6203B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0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363EB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is1, 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ob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DNA-binding transcriptio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reg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to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105F7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2A936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F08012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068AE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0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0AB4E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ig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transduction protein, GGDEF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CBC41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2F421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6930D1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209B2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4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ED996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srA, 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ob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reg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to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23345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9C270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FBDE77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691BD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1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5EF38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Q, transcriptio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reg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to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B27B9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3CCE2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FF94DA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65A1A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4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F6C92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poS, RNA p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merase sigma facto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8F95F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78F26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17F3BA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25353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5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7783A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mrA, TCS response reg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to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0377F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1EED3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A9E44D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21873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2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4CE5E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Fis2, DNA-binding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1CAD1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29A4A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53EB10D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C4432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1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50EE7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 GTP pyrophosphoki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D9D12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3AAC2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07D75A4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F2A6B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0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F23EF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Fis3, DNA-binding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66D2C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B069C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21353A2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AE2A5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2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9BCE7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R, response reg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to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4D346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E0269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A9045F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04FF6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2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C7CBD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NA-binding protein HU-beta</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E3EFB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71106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4597AE9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D823A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8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DD06F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StuC, Sensor histidine ki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62677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27F96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1EEF0D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11F6A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72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31358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poH, RNA p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merase sigma facto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E0088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B35C7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689D57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991C2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78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D9CDA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qsR, response reg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to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B4209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532A4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B69F6D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CE016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18376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1232FD"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3AD77F"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535F708A"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B2F1F1A"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Ce</w:t>
            </w:r>
            <w:r>
              <w:rPr>
                <w:rFonts w:ascii="Times New Roman" w:eastAsia="Times New Roman" w:hAnsi="Times New Roman" w:cs="Times New Roman"/>
                <w:b/>
                <w:bCs/>
                <w:sz w:val="22"/>
                <w:szCs w:val="22"/>
                <w:lang w:val="fr-FR"/>
              </w:rPr>
              <w:t>ll</w:t>
            </w:r>
            <w:r w:rsidRPr="00163ACF">
              <w:rPr>
                <w:rFonts w:ascii="Times New Roman" w:eastAsia="Times New Roman" w:hAnsi="Times New Roman" w:cs="Times New Roman"/>
                <w:b/>
                <w:bCs/>
                <w:sz w:val="22"/>
                <w:szCs w:val="22"/>
                <w:lang w:val="fr-FR"/>
              </w:rPr>
              <w:t xml:space="preserve"> enve</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ope, Ce</w:t>
            </w:r>
            <w:r>
              <w:rPr>
                <w:rFonts w:ascii="Times New Roman" w:eastAsia="Times New Roman" w:hAnsi="Times New Roman" w:cs="Times New Roman"/>
                <w:b/>
                <w:bCs/>
                <w:sz w:val="22"/>
                <w:szCs w:val="22"/>
                <w:lang w:val="fr-FR"/>
              </w:rPr>
              <w:t>ll</w:t>
            </w:r>
            <w:r w:rsidRPr="00163ACF">
              <w:rPr>
                <w:rFonts w:ascii="Times New Roman" w:eastAsia="Times New Roman" w:hAnsi="Times New Roman" w:cs="Times New Roman"/>
                <w:b/>
                <w:bCs/>
                <w:sz w:val="22"/>
                <w:szCs w:val="22"/>
                <w:lang w:val="fr-FR"/>
              </w:rPr>
              <w:t xml:space="preserve"> division, Moti</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ity (27)</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C8D421"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7ECBDC"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06EF8B8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6D522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6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F44FF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UppS, undecapre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yrophosphate synth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ADB03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4E326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BF0C37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C7ACA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7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765E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xA, UDP-N-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cosamine 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ansfe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4C08B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F7DD4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707D96A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884BF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8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D6BCA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fp p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s assem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protein, tip-associated adhesin P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1-r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ted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10843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AE519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4829BF8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095B5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8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02B86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os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ansferases, PMT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693B6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18E58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78144A4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A5DFA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1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8217A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Outer membrane protein, OmpA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D269E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350BD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17BF9CA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71E2A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1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10F35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sugar amidotransferase,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S biosynthesis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532B5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B1817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7371D39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EA5D6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2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0E405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euD, si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c acid O-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ansfe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C7101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C1FF7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29D8F1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CF289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2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54EF8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UDP-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cose 4-epimer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75598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F8107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5FD3870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8611C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3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641B1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i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c acid synthase, NeuB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7106F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627D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639938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F0C1A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7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4326B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MreB, rod shape-determining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3254D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EE763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C2FDB2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DCF4A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7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A1E83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raZ, ce</w:t>
            </w:r>
            <w:r>
              <w:rPr>
                <w:rFonts w:ascii="Times New Roman" w:eastAsia="Times New Roman" w:hAnsi="Times New Roman" w:cs="Times New Roman"/>
                <w:sz w:val="22"/>
                <w:szCs w:val="22"/>
                <w:lang w:val="fr-FR"/>
              </w:rPr>
              <w:t>ll</w:t>
            </w:r>
            <w:r w:rsidRPr="00163ACF">
              <w:rPr>
                <w:rFonts w:ascii="Times New Roman" w:eastAsia="Times New Roman" w:hAnsi="Times New Roman" w:cs="Times New Roman"/>
                <w:sz w:val="22"/>
                <w:szCs w:val="22"/>
                <w:lang w:val="fr-FR"/>
              </w:rPr>
              <w:t xml:space="preserve"> division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560EA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7DB90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A474BE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F7DF1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7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36EA8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urE, UDP-N-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muram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ipeptide synthe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CFD6B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E1C7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49EDFFA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38107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8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DBC75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M, type IV p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s assem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7B646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C73FF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4175AC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75C5E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6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35B15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imV, transmembrane Tfp p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s assem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E0431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79F0C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2B013FB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01BB8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0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8468A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ptE,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pop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saccharide-assem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AFF8D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E9CA4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EDF81E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7068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6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C182B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pA, rare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poprotein A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BF957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D6F0C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6B3770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87F1B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0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51793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F, Tfp p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s assem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A3E43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76AC0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ACDA38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E9BDE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5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262A0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  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ge</w:t>
            </w:r>
            <w:r>
              <w:rPr>
                <w:rFonts w:ascii="Times New Roman" w:eastAsia="Times New Roman" w:hAnsi="Times New Roman" w:cs="Times New Roman"/>
                <w:sz w:val="22"/>
                <w:szCs w:val="22"/>
                <w:lang w:val="fr-FR"/>
              </w:rPr>
              <w:t>ll</w:t>
            </w:r>
            <w:r w:rsidRPr="00163ACF">
              <w:rPr>
                <w:rFonts w:ascii="Times New Roman" w:eastAsia="Times New Roman" w:hAnsi="Times New Roman" w:cs="Times New Roman"/>
                <w:sz w:val="22"/>
                <w:szCs w:val="22"/>
                <w:lang w:val="fr-FR"/>
              </w:rPr>
              <w:t>ar hook-</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ngth cont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26CE0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BA655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5853C10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0841D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1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D3E65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UDP-N-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muramat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gamma-D-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m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meso-diaminopim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te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g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38B21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15A47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576B9A6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0E1D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3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83D23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NA segregation ATPase, FtsK/SpoIIIE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243FC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B081A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384F568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0EF8A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9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65B79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 Tfp p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s assem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4214E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286FA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7CA614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B7F14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99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B0286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 Tfp p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s assem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protein, p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us retraction ATP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09E72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F6B6A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71C820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02287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2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D686D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eptido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can-associated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poprotein, Omp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FFAF6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F8352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71A4F8A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B5CE8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5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C08BB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mate racem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BCBA1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3B7FD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1B9F92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E427C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62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D7337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Putative rare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poprotein A, (R</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dou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psi beta-barr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DD65B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9329D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5FCAA6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97F5E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66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C27E1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tsZ, ce</w:t>
            </w:r>
            <w:r>
              <w:rPr>
                <w:rFonts w:ascii="Times New Roman" w:eastAsia="Times New Roman" w:hAnsi="Times New Roman" w:cs="Times New Roman"/>
                <w:sz w:val="22"/>
                <w:szCs w:val="22"/>
                <w:lang w:val="fr-FR"/>
              </w:rPr>
              <w:t>ll</w:t>
            </w:r>
            <w:r w:rsidRPr="00163ACF">
              <w:rPr>
                <w:rFonts w:ascii="Times New Roman" w:eastAsia="Times New Roman" w:hAnsi="Times New Roman" w:cs="Times New Roman"/>
                <w:sz w:val="22"/>
                <w:szCs w:val="22"/>
                <w:lang w:val="fr-FR"/>
              </w:rPr>
              <w:t xml:space="preserve"> division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6CB91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0459F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4F1E59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212DE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84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B72A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mM, phospho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ucosamine mu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9B3CA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738CE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37D8F8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00CF7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24796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318FA"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F1E225"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0355BF8E"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2F882C4"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Protein secretion/trafficking, Protein fate (41 targets identifie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BD66AE"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18F402"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61636DD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A2615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1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7DD7C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srA, methionine s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foxide reduc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CC6AA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235AE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FCBA79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7AB39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7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488ED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rA, peptid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cis-trans isome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9B64B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732E7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9759BF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E8089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3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9E7B6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nfH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r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ed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F1ADA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9FF48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4921F8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EE1FC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1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464AE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ecY subunit, preprotein trans</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oc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B4FE9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981CB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939374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D0345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6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75C81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fh, sig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recognition parti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e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89572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E102E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78B3E9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B679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4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91741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K, protease subuni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1FF37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CC1D4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871008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EC5FD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6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24F3F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YaeT, outer membrane protein assem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comp</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x</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B16F6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0AABE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0A2CFB3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2E057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7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93CE6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Outer membrane protein, OmpH-</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6296D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1AA3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7FD047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AD6B9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6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04F25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peptide deform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2E5A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C1FC6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F8E822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A1052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9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504ED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s</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V, ATP-dependent protease, peptidase subuni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EC55A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9DFA0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75172C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245D0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9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10976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s</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U, ATP-dependent protease, ATP-binding subuni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8C179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70D96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1B8DEF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AD09C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4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5C9D8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GroES or Cpn10, chaperonin 10 subuni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13875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3C5C9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958283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4EF9A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4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CC7DE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ro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or Cpn60, chaperonin 60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06885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95CC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C9B810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0B802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5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3F23A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otein-</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soaspartate (D-aspartate) O-meth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ansfer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481B0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40E4F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18A96D6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B30D4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8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11BED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ype I secretion outer membrane protein, T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D38B6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98094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1300BCC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D68BC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0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BDA4E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Icm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6B96D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87ACE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98BF99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564A2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1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676E5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cmE/dotG</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00037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912D8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7AB6086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F3117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2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F2B70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cmH/dotU</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63B65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56458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3BBA993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6E739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6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55965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cm</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ke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76493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E2F41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FBF692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9435F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5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7D31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ype II secretion pathway protein C</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99412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65D59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18774D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0F31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19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EA02C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ype 1 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mine amidotransferase (GATase1), Pfp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7A900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F4F5D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C262C5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9A707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01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D9519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dD prote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B9E9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9EE78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10E3FFB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800C4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2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62DCD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c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r chaperone, HSP90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BE61D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BD6BF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1D2EC5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D58AD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1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3C038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ecA subunit, preprotein trans</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oc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60B02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51CA8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7E71BE3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C19CE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2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ACEE7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Zinc meta</w:t>
            </w:r>
            <w:r>
              <w:rPr>
                <w:rFonts w:ascii="Times New Roman" w:eastAsia="Times New Roman" w:hAnsi="Times New Roman" w:cs="Times New Roman"/>
                <w:sz w:val="22"/>
                <w:szCs w:val="22"/>
                <w:lang w:val="fr-FR"/>
              </w:rPr>
              <w:t>ll</w:t>
            </w:r>
            <w:r w:rsidRPr="00163ACF">
              <w:rPr>
                <w:rFonts w:ascii="Times New Roman" w:eastAsia="Times New Roman" w:hAnsi="Times New Roman" w:cs="Times New Roman"/>
                <w:sz w:val="22"/>
                <w:szCs w:val="22"/>
                <w:lang w:val="fr-FR"/>
              </w:rPr>
              <w:t xml:space="preserve">oprote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45D71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59C1E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6D0211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9B66B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7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C0B52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eptidase M20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utamate carboxypeptid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F1787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A695D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C942B7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91649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8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CCBF6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ethionine aminopeptidase 1</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D7EEB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EDDF1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611D67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53E0A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1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DF170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ppA, sig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eptide peptid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833AC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7329A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237E573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5C80A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1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C1153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pB, ATP-dependent chaperon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5874F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8BFD3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6EC468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E494D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3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2F27B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rigger factor TF</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2897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31789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F0CD70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5B2ED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3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20E0F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Type II secretion system protein </w:t>
            </w:r>
            <w:r>
              <w:rPr>
                <w:rFonts w:ascii="Times New Roman" w:eastAsia="Times New Roman" w:hAnsi="Times New Roman" w:cs="Times New Roman"/>
                <w:sz w:val="22"/>
                <w:szCs w:val="22"/>
                <w:lang w:val="fr-FR"/>
              </w:rPr>
              <w:t>L</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63756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9B5B5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3A9A8A1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A2FD8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4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E48B1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ype II secretion system protein 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B8DEE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4C0CF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D959BD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B17CB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98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0949F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ecD subunit, preprotein trans</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oc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67ADB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806AF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2B43B32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8873D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0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D054F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naK, m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c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r chaperon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9915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29238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369D62C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3BB35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0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5C970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rpE, m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c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r chaperon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19DF4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96649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102AE8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E40E9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67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0F9E1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apain-</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ke C1 peptid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30311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D838A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56B5F0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DF93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68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7E5EB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17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aminopeptid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05557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ADC4F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DBAEF2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28603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73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FFCFF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DotB, Dot/Icm secretion system ATP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D9C9C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0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1E33E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4F5B27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748B4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74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0FBE7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IcmW, Dot/Icm secretion system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09CFD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7830D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77624A1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CC78B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85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3EE2A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minopeptidase 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8953D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633E8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66752D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C1ED3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86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51C2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ucine aminopeptidase, Zn-peptidase M28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07176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AC79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53A0B3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E1759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69153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60E13C"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ADA259"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671A17C9"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ECD49D9"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Cofactors and Vitamins, Secondary Metabo</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ite (25)</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96CFE5"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2314C"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1B09725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0F588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09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C3289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octapre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6-methoxyphen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hydrox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F875D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CD2B7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3DE0F26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741B9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7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54561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PdxA, 4-hydroxythreonine-4-phosphate dehydroge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77741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AD77F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8222FB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BF92E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4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73D16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10-methe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etrahydrof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e synthe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3557D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7719B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B7A9C7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8D35B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6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530DE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adC, nicotinate-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otide pyrophosphor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48BE3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539E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FC37EC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D0993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3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9341C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ntA, NAD(P) transhydrogenase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pha subuni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4F44D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11966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2852A9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E45DB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00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EBBD6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PdxJ, pyridoxine 5-phosphate synth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CEBBD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0803C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44E75F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BF485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18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46B32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ibo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vin synthase,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ha ch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54BE7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1A702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7389B94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107C1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18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7565C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ibA, ribo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vin biosynthesis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CD906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2A945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7B51E54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95B34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2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0CA15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HemF, coproporphyrinogen III oxid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97211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DD1A9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48C33E4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D5A72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2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79DB8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MT1/THI5-</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rotein (thi oper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E7C6D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C54A6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C1BD00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384DB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2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09E98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E, inosose dehydra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0B28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DE317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98D076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08D02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2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26046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B, bifunctio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5-dehydro-2-deoxy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conokinase/5-deoxy-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ucuronate isome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8442B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FFEF5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75E30F1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62333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2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52B5C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G, myo-inosit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2-dehydroge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15022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00E1C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C61777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C7109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1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D3667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h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inosit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monophospha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0EAA4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A6ADA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201FB23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305A0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2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FBBEC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odec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D29D2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E3B83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F528F9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038D7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0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57DB2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adenos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homocysteine 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7EA8C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1CC23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6B038CD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5C749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0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F2B18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adenos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methionine synthe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9189F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66C79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25931D4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3E518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14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C93CB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Ketosteroid isomerase, NTF2-</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super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2A3E0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9B4AD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E89C86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D8153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43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B2138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vin reductas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A3FF4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8438F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32C4AB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D9D02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70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12BBE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spB, octapre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diphosphate synth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BEBFE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4722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0DFC2D9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3A19D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71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FDB65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anB, 3-meth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2-oxobutanoate hydroxymeth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ansfe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4885F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48193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D76487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6D04A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73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58EAA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ien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ctone 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2F4DB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C5CDD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A4E7D0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C78A4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89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1169D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c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CoA thioester 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171E7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F8E3F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61A504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1F70F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97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3CFA5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Cu2+-containing amine oxid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C89F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6731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CACC00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875D6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300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174AE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UbiD, 3-octapren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4-hydroxybenzoate decarbox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15DE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9B523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31CD524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4E7B3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D8F3A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08E468"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2F11DF"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239AC967"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CDB6051"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Transport, Uptake (21 targets identifie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0ABF11"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50DF7E"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2376324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2D4C2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3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CF8F4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BC-type nitrate/s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fonate transport system, ATPase componen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B823C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408D3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73005D9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728EB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3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DA485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PvcA, pyoverdine biosynthesis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170CF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59899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494EA68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134DB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8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9A041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eme oxygenase (iron acquisi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9B6AE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61E30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5057AD0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5885D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7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12F39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mate/gamma-aminobutyrate antiporter</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182FC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D3D5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229C470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954DF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8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DBE81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gar transporter, MFS  super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2EC5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12358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9ADAFD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5E6A6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0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23EEF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htA, major fac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tator super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 (MFS) transporte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9370D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5DC72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72D360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3F4C9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1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6AA20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MR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m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idrug ef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x pump, suppressor SugE of GroE</w:t>
            </w:r>
            <w:r>
              <w:rPr>
                <w:rFonts w:ascii="Times New Roman" w:eastAsia="Times New Roman" w:hAnsi="Times New Roman" w:cs="Times New Roman"/>
                <w:sz w:val="22"/>
                <w:szCs w:val="22"/>
                <w:lang w:val="fr-FR"/>
              </w:rPr>
              <w:t>L</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D80BC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49256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FE93DF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7EF20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0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16D83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htE, major fac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tator super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 (MFS) transporte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71BD9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838DF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625A6DD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FA921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1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C379C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ryptophan/tyrosine permease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22806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A5F95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15AB225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34D40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1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B610B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Ef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x pump membrane fusion protein, H</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D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secretion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C1AF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93518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74D1F18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5191A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1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4DFEB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BC-type m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idrug transport system, ATPase component</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31E27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CAA2B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2516C3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2B526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5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04562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BC transporter, ATPase component</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69631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0A61A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891455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B00E1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3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1A032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O-antigenic p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saccharide transporter, KpsT/Wzt ABC transporter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F76B0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D2298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2D9954B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1EE8B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9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D2657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Dipeptide/tripeptide perme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8C17F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7F66D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378EB39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52FD8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2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D57EE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Sugar-proton symporte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727A2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C4E4E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52A0800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8BC00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9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51C9A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etN, D</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methionine transporter, ATP-binding subuni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B18C5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61D7C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4C3B67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5D75D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6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7EDAB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htJ, major fac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tator super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 (MFS) transporter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99E3C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C3BA0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2A76FDD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3BE7F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1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3EEEC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Zinc/iron transport protein, ZIP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5B58C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68C5C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C95E52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F5DA1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16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BC267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Hbp, heme-binding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1C0D4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362E2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A832CB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844E6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37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C175D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B, RND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ef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x transporter</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D3064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A3F88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099708E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56324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60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D2D68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rge-conductance mechanosensitive channe</w:t>
            </w:r>
            <w:r>
              <w:rPr>
                <w:rFonts w:ascii="Times New Roman" w:eastAsia="Times New Roman" w:hAnsi="Times New Roman" w:cs="Times New Roman"/>
                <w:sz w:val="22"/>
                <w:szCs w:val="22"/>
                <w:lang w:val="fr-FR"/>
              </w:rPr>
              <w:t>l</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7D7C7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1BF51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C454D3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3CE4E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253B3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5E9983"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33F4DB"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2763C546"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9B0717A"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DNA Rep</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ication, Recombination, Repair (17 targets identifie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FE3322"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FC62B7"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53A06DA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93CA2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00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BEFBB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NA gyrase- subunit B (type II topoisomer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CC0C4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00B80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0760B38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9CB28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1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7AE59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NA p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merase I</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C6192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BF1A4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B78B32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D2D97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5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ED8B4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Exci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ase ABC subunit A</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046BC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A83EA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96800D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7DF69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0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A292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Exo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ase III</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BA2B7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21593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5151FDF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F5607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4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82BB0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NA topoisomerase IV subunit B</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4ECB4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D9F9D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78C3B17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89301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7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05EA9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ransposase, IS5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06A58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0A49F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E65BEE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7AFE8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0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82C5E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naB, rep</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cative DNA h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c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EFE2E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DF73A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74CB66A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59F5A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7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317E4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mEA, competence protein h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x-hairpin-h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x repeat regio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C7352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4DEEB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0B91B1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2EDB4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7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9F2A4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NA gyrase subunit A</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26C15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D2DEC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28BFDE4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4FF31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3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2D1DE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uvB, ho</w:t>
            </w:r>
            <w:r>
              <w:rPr>
                <w:rFonts w:ascii="Times New Roman" w:eastAsia="Times New Roman" w:hAnsi="Times New Roman" w:cs="Times New Roman"/>
                <w:sz w:val="22"/>
                <w:szCs w:val="22"/>
                <w:lang w:val="fr-FR"/>
              </w:rPr>
              <w:t>ll</w:t>
            </w:r>
            <w:r w:rsidRPr="00163ACF">
              <w:rPr>
                <w:rFonts w:ascii="Times New Roman" w:eastAsia="Times New Roman" w:hAnsi="Times New Roman" w:cs="Times New Roman"/>
                <w:sz w:val="22"/>
                <w:szCs w:val="22"/>
                <w:lang w:val="fr-FR"/>
              </w:rPr>
              <w:t>iday junction DNA h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c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E2213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21B23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E008CA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BDFC1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6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7DCD9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RecA, recombination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44C04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1DE0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p>
        </w:tc>
      </w:tr>
      <w:tr w:rsidR="00FF795E" w:rsidRPr="00163ACF" w14:paraId="40CAB7C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2022F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9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EAC1E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ad3-r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ed DNA h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c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1CFEF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6E8AA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6DDF60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F86E0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55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A3147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ad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DNA repair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54B2A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0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55BA6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541C21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349C9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80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677D0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NA-binding protein, YbaB/EbfC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35712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41E02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DE9471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BFB87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95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15358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Very short patch repair (Vsr) endo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B2622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6BD57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95CE30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58354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99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0110C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ntegrating conjugative 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ment r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xase, P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_4751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EC90C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7B2C3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9652AB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D2B6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305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F5DA7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DNA topoisomerase IV- A subuni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C9EF5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F0226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6920EF5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2502E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ED2FE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52D461"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AA80EE"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65383D3E"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F89F3DB"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Viru</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ence factors (48 targets identifie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5CF4F2"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2DC054"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7372812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924E7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00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D9D88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RavA, substrate of the Dot/Icm secretion system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54284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99197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3699E6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D1CBB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01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8068B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CegC1, substrate of the Dot/Icm secretion system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3E3AC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60C4C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49C2378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EF5B7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04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93DF7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F06A7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3029D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A18946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D9441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3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16A8A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502D1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DF785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72EFD6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01CB0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3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D660F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53085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741AA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555E9B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BBA9D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6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6E6B2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nkG, substrate of the Dot/Icm secretion system, ankyrin repeat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1181C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AD45A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85F3DF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F3E75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3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FF215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Zinc meta</w:t>
            </w:r>
            <w:r>
              <w:rPr>
                <w:rFonts w:ascii="Times New Roman" w:eastAsia="Times New Roman" w:hAnsi="Times New Roman" w:cs="Times New Roman"/>
                <w:sz w:val="22"/>
                <w:szCs w:val="22"/>
                <w:lang w:val="fr-FR"/>
              </w:rPr>
              <w:t>ll</w:t>
            </w:r>
            <w:r w:rsidRPr="00163ACF">
              <w:rPr>
                <w:rFonts w:ascii="Times New Roman" w:eastAsia="Times New Roman" w:hAnsi="Times New Roman" w:cs="Times New Roman"/>
                <w:sz w:val="22"/>
                <w:szCs w:val="22"/>
                <w:lang w:val="fr-FR"/>
              </w:rPr>
              <w:t>oprotease, M4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major secreted prote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ADEE2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95295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7285437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D97E1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7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C6B27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taR-</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rotein, TPR-domain - eukaryoti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B83F1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5A1FD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5FC8EE5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791DF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8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7E82F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7209A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EA1F8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30B8ECB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6C472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9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F2DBA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txA, structur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toxin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E1041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65995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p>
        </w:tc>
      </w:tr>
      <w:tr w:rsidR="00FF795E" w:rsidRPr="00163ACF" w14:paraId="2C08CD5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5EB65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5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873EB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CE08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BE2E7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B9C812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BA5B1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9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45956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RavH, substrate of the Dot/Icm secretion system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81DA5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A2762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2F2C7C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128E3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5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E72C9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Eukaryotic cytokinin dehydroge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6C82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58EFC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BCAF74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E7297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8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2F4E1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MavT, substrate of the Dot/Icm secretion system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D4A71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1B279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5A4AFE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DC28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00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9B829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dA protein - Rab1 sequestration, 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ECB4E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E45BD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D6D406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FD3ED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02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604C4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5AB34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9C9E2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BAD90C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4D56C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03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737E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pyrase, eukaryotic ecto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oside triphosphate diphospho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F8A5C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FCD61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7A58E74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99435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15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9784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Eukaryotic pyruvate decarbox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476E6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62DA2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4406B9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ACB2E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16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593A4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RavR, substrate of the Dot/Icm secretion system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1DFCF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7DEED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6F0EBA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6D917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17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72B03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d</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S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1-</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TPR repeat protein (infection/manip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ing vacu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r trafficking)</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DEFEF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E8A43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176BEAC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8D7AC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3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ABE99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2D937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7ED98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A6C961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1AD33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8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26000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DB1F7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5246A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p>
        </w:tc>
      </w:tr>
      <w:tr w:rsidR="00FF795E" w:rsidRPr="00163ACF" w14:paraId="2CF262E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C7812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4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B3360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RavX, substrate of the Dot/Icm secretion system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2C512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3164B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171AF7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C9134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0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F48E8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RavY, substrate of the Dot/Icm secretion system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0DFE0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D6687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F06D51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6517C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4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4F472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696CD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80A35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27F1252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2890D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3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973A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E5B41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39BC1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4A9B65E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2C2E5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6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FB07F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6D5D5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A24E1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99B6BF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A1580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4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BB460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79946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3F909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3F6C0C3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88CA0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6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BB415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C6758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96BA0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3100062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1D7A1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0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E2861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m1-</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membrane-associated immunoreactive protein, DsbA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3F459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5CDFB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9E9AA3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85A8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4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B704B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fB, 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3D392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C7328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187B9DD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34365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94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161F3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rA, substrate of the Dot/Icm secretion system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B973B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99771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5DA5CF5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6399D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12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12EC8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p</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substrate of the Dot/Icm secretion system, Sphingosine-1-phosphate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ase 1,</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0811A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9A89D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33DB3A3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105A8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15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6ECF8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1C54F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F5842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AB4DA4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54067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16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8A25C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rginase/histone de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super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D8360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9CC81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BFC51B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26609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16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5413F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nkyrin repeat protein, 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8EAA6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2CB3D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B9D4A0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D8AB8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3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3A560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nserved protein Cet</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6</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02421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AE9BD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D8073A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2D5D2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4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BC25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fA, affect vesi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 trafficking, 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3B524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D0635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0588401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E2709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7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071CC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Eukaryoti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sugar 1,4-</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ctone oxidase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E83E7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B1F17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460DB5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0F632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7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5AF2B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1DDE0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DC597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7717C49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CA3E9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30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CF047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Yqe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rotein, 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EBF1A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A236A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B6BE7D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DCBA2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45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DD5A8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dbC effector protein - substrate of the Dot/Icm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E6E56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FA892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A2A27A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9308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48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B8026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box domain, 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406B2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5B932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4E9A6D4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3FE05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49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8E966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MavH, substrate of the Dot/Icm secretion system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C4EE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DC905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1DC3115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5F8A4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59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476EF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79295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34A5A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940035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7C259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94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BC0C6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bstrate of the Dot/Icm secretion system</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344B0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2FC25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628A9C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CCD1D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304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9ABF2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MavQ, substrate of the Dot/Icm secretion system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A529A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3B61E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0F364A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05E14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307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9F49A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gP, eukaryoti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zinc meta</w:t>
            </w:r>
            <w:r>
              <w:rPr>
                <w:rFonts w:ascii="Times New Roman" w:eastAsia="Times New Roman" w:hAnsi="Times New Roman" w:cs="Times New Roman"/>
                <w:sz w:val="22"/>
                <w:szCs w:val="22"/>
                <w:lang w:val="fr-FR"/>
              </w:rPr>
              <w:t>ll</w:t>
            </w:r>
            <w:r w:rsidRPr="00163ACF">
              <w:rPr>
                <w:rFonts w:ascii="Times New Roman" w:eastAsia="Times New Roman" w:hAnsi="Times New Roman" w:cs="Times New Roman"/>
                <w:sz w:val="22"/>
                <w:szCs w:val="22"/>
                <w:lang w:val="fr-FR"/>
              </w:rPr>
              <w:t>oprotei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D9CA7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37EFB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4E937E7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69C84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34B1D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987155"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40A1FE"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534EA380"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B686CDC"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Stress response, Defense, Xenobiotica degradation (25 targets identifie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24F988"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85A66D"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7E311A3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E341A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4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5ADA4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oQ/FinO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7455C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0C269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2C4F4FF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C8768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6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77969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x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rotein, peptidase S24 - SOS-response transcriptio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repressors</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8391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13812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0512CDF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BAE46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9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D86BE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x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rotein, peptidase S24 - SOS-response transcriptio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repressors</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B050C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172C7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F471F7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736D2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5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2FE39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KatG, cat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se/peroxid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39D61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D714D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p>
        </w:tc>
      </w:tr>
      <w:tr w:rsidR="00FF795E" w:rsidRPr="00163ACF" w14:paraId="17983D1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8F349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7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E1FB5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carboxymucon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ctone decarbox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7535E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A23A0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A587DA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6B5C9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9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CBD52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spD, c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d shock-</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ke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BD6A9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AF4E3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74E4FDA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D867A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5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0E17A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fD, Fe-S 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ster assem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y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AF8B7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86F80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D29085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E4C25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5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00846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ufT, Fe-S 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ster assem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E46CD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02C8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2D8C2E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31CE8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4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CC80C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NA starvation/stationary phase protection protein Dps</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7568E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461D2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2CD41AD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9BCB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0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894CB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d-shock protein (CSP)</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50BD9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86B4D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B690FD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1633D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1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CFD6D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hiocyanate 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 gamma subunit</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71A2C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7DF69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D8599C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90710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3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4E25C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Thioredoxin reduct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0B977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BE59B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37B863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69334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1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E0BEF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thione synthetase, prokaryotic</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0A44C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FE1BC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534E8E5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D7DFC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8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B127F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utathione S-transfe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580C6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E15A3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4B1380C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B6F5A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7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FA9F9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hemiosmotic ef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x system protein B-</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C87BB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3E962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775A9BF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4042F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7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569E9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hemiosmotic ef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x system protein 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0E763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DA361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2C8FE7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1F7EF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1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55E6C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urved DNA-binding protein CbpA</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822F9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69680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CD6C0B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D78D0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32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49FEF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d shock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C61C4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37702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2EAD230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AC14E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34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ABD06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pA, copper-resistanc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6675A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BD568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5D0D86E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24AC6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35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F72A2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hemiosmotic ef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x system C protein C</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1A387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4527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A10187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FC878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36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E7664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hemiosmotic ef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x system B protein B</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4BD34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F49BF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13E653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88515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37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A67AD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x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SOS-response transcription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repressors</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C2341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55F90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6283068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BED91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44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9BDBF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Usp, univers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stress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536A6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26B88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2C9876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9EA5A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45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453F5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KatB, cat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se-peroxid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9B163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B0055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6550F80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5CB8D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90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2ACC2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hoH-</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rotein, phosphate starvation induced ATP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E767D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874AE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p>
        </w:tc>
      </w:tr>
      <w:tr w:rsidR="00FF795E" w:rsidRPr="00163ACF" w14:paraId="50D7015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48E1C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0ADEC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11040F"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D57ADC"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6ED9CF87"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635C5CDF"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Unknown function, Hypothetica</w:t>
            </w:r>
            <w:r>
              <w:rPr>
                <w:rFonts w:ascii="Times New Roman" w:eastAsia="Times New Roman" w:hAnsi="Times New Roman" w:cs="Times New Roman"/>
                <w:b/>
                <w:bCs/>
                <w:sz w:val="22"/>
                <w:szCs w:val="22"/>
                <w:lang w:val="fr-FR"/>
              </w:rPr>
              <w:t>l</w:t>
            </w:r>
            <w:r w:rsidRPr="00163ACF">
              <w:rPr>
                <w:rFonts w:ascii="Times New Roman" w:eastAsia="Times New Roman" w:hAnsi="Times New Roman" w:cs="Times New Roman"/>
                <w:b/>
                <w:bCs/>
                <w:sz w:val="22"/>
                <w:szCs w:val="22"/>
                <w:lang w:val="fr-FR"/>
              </w:rPr>
              <w:t xml:space="preserve"> protein; Others (91 targets identifie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63BC2A"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367957"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633C44E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FB4E7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07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FE6F7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hage derived protein of unknown function Gp49-</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DUF891)</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071D9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062EC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D9FCDA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2B505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09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B6FDD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Uncharacterized protein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UPF0149)</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34025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4A54B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76D3CB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1B18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0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252A1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otein of unknown function (DUF4254)</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CC934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3B5D0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5C8F40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BE605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2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83B89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otein of unknown func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4E16E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D295C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729628A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46400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18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14239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A53A4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B9B65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18505F5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A2C68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0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A792B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 with transposas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B5717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CED86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8CFC06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65DBAD"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0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A9649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nkyrin repeat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8518D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18144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473CC9E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147DD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0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2B8B5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 with transposas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8CC52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74F08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6D6117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199E3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0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D7B03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 with transposas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913BE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B4D82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4D6A2D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68B0E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2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57BAB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ha/beta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A25FF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49232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22B667A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325F8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3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88CD0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AD/FAD-dependent oxidoreduc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2EB52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E9503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7C49AB6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B260A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5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33E13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 putative heavy-met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binding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537A9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9369A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71C4294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413F9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5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30A3E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0B881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6FB6C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268213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70E7D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25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7B8CA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CbpD, chitin-binding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CFE98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3F2B2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58D5FF3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CFDB0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0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1197E5"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FD008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0B5C0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57C179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AC9AD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0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BC733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 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ha/beta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9BA67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4D2B1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3F967E6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A1885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1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F964E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9FC05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A290B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E98AF3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7CAE2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2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32F65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2193C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2F95F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628143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86E1A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34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8C2D4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otein of unknown function (DUF853)</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B27DB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8DF62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4F2D07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9DA10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44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36A7A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otein of unknown func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CBDC3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CCC6C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D2969D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33DE4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50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E28E6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7CD12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702AD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7F793D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CEBCE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0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324C5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otein of unknown function (DUF945)</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A7EF8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9D489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F3D2C1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EE783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4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87A8A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g2+ ch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ase-r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ed protein, predicted ATPase with chaperone activi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5E0F7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8451A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2DC757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D13FA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4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83C69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65FE9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E4FD7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192BDB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92C65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6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D00AB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em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sin-r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ed protein, containing CBS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36F14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32DD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1C557AA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85E8A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67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3C401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ajor outer membran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72926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669B0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F880DE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4F848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1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9D094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7A1D3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BFD62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649595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895E0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03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EA3FC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Uncharacterized protein, GIY-YIG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9EEAA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9CC54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01C0AB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F50D9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2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17090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edicted integr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membrane protein (DUF2282)</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C36EE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8331D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72A7BFE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D3701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4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7ED30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ad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SAM meth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hiotransferase, MiaB/RimO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729CB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F3FFC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77257B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7A044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9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028E9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edicted perip</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mic protein containing BON-</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24907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C80B9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8EF74A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B942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79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8F1DB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74D4D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154B1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B1DEAC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5BBBD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0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42A47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Uncharacterized protein conserved in bacteria (DUF2147)</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AB3B6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12824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D4A377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C4216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1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42D2E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IraA, sma</w:t>
            </w:r>
            <w:r>
              <w:rPr>
                <w:rFonts w:ascii="Times New Roman" w:eastAsia="Times New Roman" w:hAnsi="Times New Roman" w:cs="Times New Roman"/>
                <w:sz w:val="22"/>
                <w:szCs w:val="22"/>
                <w:lang w:val="fr-FR"/>
              </w:rPr>
              <w:t>ll</w:t>
            </w:r>
            <w:r w:rsidRPr="00163ACF">
              <w:rPr>
                <w:rFonts w:ascii="Times New Roman" w:eastAsia="Times New Roman" w:hAnsi="Times New Roman" w:cs="Times New Roman"/>
                <w:sz w:val="22"/>
                <w:szCs w:val="22"/>
                <w:lang w:val="fr-FR"/>
              </w:rPr>
              <w:t>-m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c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 meth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transfer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A190E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40D57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5B45DD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3F504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6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F6E75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tn 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16D07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497FB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55765A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804E2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9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431A9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edicted trans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utaminas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ike cysteine proteinase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5FE65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13E57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29D17BB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E41D9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89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51480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F</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vin-binding monooxygenas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46457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E47E6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E5BF25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4474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096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AFCEF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nserved protein of unknown func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A438A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1DD40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38D5D8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6C359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01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4FC63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74950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8543F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7B270A2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4AEFF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10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E4DFB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nkyrin repeat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66B15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AF323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6072FEF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BCDD3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10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7F1F7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nserved protein of unknown func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E79AB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27EB1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9D15BB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AC1E4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12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1152E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nserved protein of unknown func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5E64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7FBF0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A1AAD3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B78CD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16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A1D68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membran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B030D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4E979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239458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3C84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29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75FE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DedD, uncharacterized protein, contains spor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ion-r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ated doma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87E4E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65820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4ABE7E0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2CBB0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0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10193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dehyde dehydrogenase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A34D3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D6C7E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4B20F51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F54EA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2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D70A8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Oxidoreductase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BB96D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95851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4490D0D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68473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4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81794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16604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78423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20998CD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A9471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38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8F58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hort-chain dehydrogenase SDR</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9104E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760B3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9B9EF1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BC9C4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43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C3FB8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nserved protein of unknown func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962D1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4B745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3AF95A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15160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4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ABC8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 parti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D-transpeptidase cat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tic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1F1A1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3829F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B8B899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0CA06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4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72518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ransmembrane protein of unknown func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ADA3A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6BCC5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950B98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2B1B9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57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CF05E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otein of unknown function (DUF559), predicted endo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22BE7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F1E0F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9CC747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E945CE"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1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27D5A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Yce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3CAED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0BCD3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33D574C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9E0AD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1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12F11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edicted integr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membrane protein (DUF2282)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B7B30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5D06A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37E09AA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E125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2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387B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etratricopeptide repeat TPR-domain containing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B9B8E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F7CF8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6BC5399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99A5C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3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79841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CDDE3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D2DF1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22B859B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402816"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65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4E84C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Short chain dehydrogen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485CE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219E0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7DC9291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56C64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7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00805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nserved protein of unknown func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490D9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9BD86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7EBD854"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39B95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78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86EBD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acet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ansferase, GNAT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1225F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46670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588FCB0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D6E55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0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9C1E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nserved protein of unknown func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009FD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01150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68F437F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C116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1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E451B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1ED2C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88460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6EC7A3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12DC82"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5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A25DC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ha/beta 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F3E97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505C2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717CE8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1A853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5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74C5D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D70B3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D73BA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E281E3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5BFE7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6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3E161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rotein of unknown function (DUF559), r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ted to endonuc</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ases</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E32C2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22ABD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F27B1B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1D0C0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89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62A09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Fe-4S binding protein, ferredoxin-</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B8727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0CFBE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11CDFAC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DA990C"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195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2E1EB9" w14:textId="77777777" w:rsidR="00FF795E" w:rsidRPr="00163ACF" w:rsidRDefault="00FF795E" w:rsidP="005D54BB">
            <w:pPr>
              <w:rPr>
                <w:rFonts w:ascii="Times New Roman" w:eastAsia="Times New Roman" w:hAnsi="Times New Roman" w:cs="Times New Roman"/>
                <w:i/>
                <w:iCs/>
                <w:sz w:val="22"/>
                <w:szCs w:val="22"/>
                <w:lang w:val="fr-FR"/>
              </w:rPr>
            </w:pPr>
            <w:r>
              <w:rPr>
                <w:rFonts w:ascii="Times New Roman" w:eastAsia="Times New Roman" w:hAnsi="Times New Roman" w:cs="Times New Roman"/>
                <w:i/>
                <w:iCs/>
                <w:sz w:val="22"/>
                <w:szCs w:val="22"/>
                <w:lang w:val="fr-FR"/>
              </w:rPr>
              <w:t>L</w:t>
            </w:r>
            <w:r w:rsidRPr="00163ACF">
              <w:rPr>
                <w:rFonts w:ascii="Times New Roman" w:eastAsia="Times New Roman" w:hAnsi="Times New Roman" w:cs="Times New Roman"/>
                <w:i/>
                <w:iCs/>
                <w:sz w:val="22"/>
                <w:szCs w:val="22"/>
                <w:lang w:val="fr-FR"/>
              </w:rPr>
              <w:t>egione</w:t>
            </w:r>
            <w:r>
              <w:rPr>
                <w:rFonts w:ascii="Times New Roman" w:eastAsia="Times New Roman" w:hAnsi="Times New Roman" w:cs="Times New Roman"/>
                <w:i/>
                <w:iCs/>
                <w:sz w:val="22"/>
                <w:szCs w:val="22"/>
                <w:lang w:val="fr-FR"/>
              </w:rPr>
              <w:t>ll</w:t>
            </w:r>
            <w:r w:rsidRPr="00163ACF">
              <w:rPr>
                <w:rFonts w:ascii="Times New Roman" w:eastAsia="Times New Roman" w:hAnsi="Times New Roman" w:cs="Times New Roman"/>
                <w:i/>
                <w:iCs/>
                <w:sz w:val="22"/>
                <w:szCs w:val="22"/>
                <w:lang w:val="fr-FR"/>
              </w:rPr>
              <w:t>a</w:t>
            </w:r>
            <w:r w:rsidRPr="00163ACF">
              <w:rPr>
                <w:rFonts w:ascii="Times New Roman" w:eastAsia="Times New Roman" w:hAnsi="Times New Roman" w:cs="Times New Roman"/>
                <w:sz w:val="22"/>
                <w:szCs w:val="22"/>
                <w:lang w:val="fr-FR"/>
              </w:rPr>
              <w:t xml:space="preserve"> major outer membrane protein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5D965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4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5D8BE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314DC40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19C16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09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1CD5C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nserved protein of unknown func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42BCF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59137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B855CA1"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66390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10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A69E6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16CB1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7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7A727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5A8314F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3F3E7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15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C3AFE"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edium chain dehydrogenases/reductase, MDR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7FDAF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012F5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71F2A8A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C8568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17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ACF44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242347"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6A52A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B396A6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3D583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19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6E743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ha/beta 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6D8FA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2D483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1E3A075"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B4099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0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E1090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embrane protein of unknown func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2502B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6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E66CA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F5B0F9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8F752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3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8E526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O-meth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ansfer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FC0F3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7</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E063A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7A40A5F8"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7240F1"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24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3227A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28242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00015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3F7977B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2C180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47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A18A0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AF-domain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39C43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29C50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1CB689A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F261D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55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0AEC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BS-domain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5DE62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543D0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7BAB21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CC213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612</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3086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05636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C445E8"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53D74CF6"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5004C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69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D37AD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w:t>
            </w:r>
            <w:r>
              <w:rPr>
                <w:rFonts w:ascii="Times New Roman" w:eastAsia="Times New Roman" w:hAnsi="Times New Roman" w:cs="Times New Roman"/>
                <w:sz w:val="22"/>
                <w:szCs w:val="22"/>
                <w:lang w:val="fr-FR"/>
              </w:rPr>
              <w:t>ll</w:t>
            </w:r>
            <w:r w:rsidRPr="00163ACF">
              <w:rPr>
                <w:rFonts w:ascii="Times New Roman" w:eastAsia="Times New Roman" w:hAnsi="Times New Roman" w:cs="Times New Roman"/>
                <w:sz w:val="22"/>
                <w:szCs w:val="22"/>
                <w:lang w:val="fr-FR"/>
              </w:rPr>
              <w:t>agen trip</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e he</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x repeats-containing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1C675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B466C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D1F228A"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B0589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71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43E09D"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AFG1-</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ATPase, AAA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0CCA9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4</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C5D23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72BD59A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7CBA5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796</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05438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Uncharacterized protein conserved in bacteria (DUF208)</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FCFE4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4521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7482DBB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26134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89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BF0F2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DS</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hydr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B5C62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80993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4118699"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343500"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91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E2374F"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MoxR-</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ke ATPas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70CAA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1A894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3CB0A92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653D3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925</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EAA2E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Thioesterase, hotdog fo</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d super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7840A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5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55EEA3"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2B13BDD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54F628"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929</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744BF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Pembrane protein, predicted su</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fite exporter TauE/SafE</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286F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9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4F80F9"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0B8AA3F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67358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96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7D540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0CB401"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9</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627E0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1AD4069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C051FB"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2978</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15E69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Protein of unknown function (DUF4169)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3B477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7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3113D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DA3A13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0E7C24"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3017</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BD596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nserved protein of unknown func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1AB21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5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2EB35B"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31E295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6BCDA9"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3020</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BDA5B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G</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cosy</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transferase, GT1 fami</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8AFE6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2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4D78C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355A40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25461A"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3021</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FF1636"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Conserved protein of unknown functio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03DA0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1</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D0122A"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3124BCFF"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81B6E5"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3024</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5244B0"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Hypothetica</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 xml:space="preserve"> prote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21D114"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5</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5ECE7F"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4C25622E"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735AD3"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3063</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7048D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xml:space="preserve">Outer membrane </w:t>
            </w: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ipoprotein, BON domain</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A7211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6</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AC7586"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143559DD"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346A02"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D3ACC3"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978D1A"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0D1D99"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718966F0"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C5409C"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4C8BE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9FA742"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E06B84"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2ACC4D04" w14:textId="77777777">
        <w:trPr>
          <w:trHeight w:val="300"/>
        </w:trPr>
        <w:tc>
          <w:tcPr>
            <w:tcW w:w="7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F3F0A09" w14:textId="77777777" w:rsidR="00FF795E" w:rsidRPr="00163ACF" w:rsidRDefault="00FF795E" w:rsidP="005D54BB">
            <w:pPr>
              <w:jc w:val="center"/>
              <w:rPr>
                <w:rFonts w:ascii="Times New Roman" w:eastAsia="Times New Roman" w:hAnsi="Times New Roman" w:cs="Times New Roman"/>
                <w:b/>
                <w:bCs/>
                <w:sz w:val="22"/>
                <w:szCs w:val="22"/>
                <w:lang w:val="fr-FR"/>
              </w:rPr>
            </w:pPr>
            <w:r w:rsidRPr="00163ACF">
              <w:rPr>
                <w:rFonts w:ascii="Times New Roman" w:eastAsia="Times New Roman" w:hAnsi="Times New Roman" w:cs="Times New Roman"/>
                <w:b/>
                <w:bCs/>
                <w:sz w:val="22"/>
                <w:szCs w:val="22"/>
                <w:lang w:val="fr-FR"/>
              </w:rPr>
              <w:t>Sma</w:t>
            </w:r>
            <w:r>
              <w:rPr>
                <w:rFonts w:ascii="Times New Roman" w:eastAsia="Times New Roman" w:hAnsi="Times New Roman" w:cs="Times New Roman"/>
                <w:b/>
                <w:bCs/>
                <w:sz w:val="22"/>
                <w:szCs w:val="22"/>
                <w:lang w:val="fr-FR"/>
              </w:rPr>
              <w:t>ll</w:t>
            </w:r>
            <w:r w:rsidRPr="00163ACF">
              <w:rPr>
                <w:rFonts w:ascii="Times New Roman" w:eastAsia="Times New Roman" w:hAnsi="Times New Roman" w:cs="Times New Roman"/>
                <w:b/>
                <w:bCs/>
                <w:sz w:val="22"/>
                <w:szCs w:val="22"/>
                <w:lang w:val="fr-FR"/>
              </w:rPr>
              <w:t xml:space="preserve"> RNAs (5 targets identified)</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70D70E" w14:textId="77777777" w:rsidR="00FF795E" w:rsidRPr="00163ACF" w:rsidRDefault="00FF795E" w:rsidP="005D54BB">
            <w:pPr>
              <w:jc w:val="center"/>
              <w:rPr>
                <w:rFonts w:ascii="Times New Roman" w:eastAsia="Times New Roman" w:hAnsi="Times New Roman" w:cs="Times New Roman"/>
                <w:sz w:val="22"/>
                <w:szCs w:val="22"/>
                <w:lang w:val="fr-FR"/>
              </w:rPr>
            </w:pP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F7217B" w14:textId="77777777" w:rsidR="00FF795E" w:rsidRPr="00163ACF" w:rsidRDefault="00FF795E" w:rsidP="005D54BB">
            <w:pPr>
              <w:jc w:val="center"/>
              <w:rPr>
                <w:rFonts w:ascii="Times New Roman" w:eastAsia="Times New Roman" w:hAnsi="Times New Roman" w:cs="Times New Roman"/>
                <w:sz w:val="22"/>
                <w:szCs w:val="22"/>
                <w:lang w:val="fr-FR"/>
              </w:rPr>
            </w:pPr>
          </w:p>
        </w:tc>
      </w:tr>
      <w:tr w:rsidR="00FF795E" w:rsidRPr="00163ACF" w14:paraId="7CD34697"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36A6A"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cRNA</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066E27"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nc0639 (ncRNA20)</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BC9B9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0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A8FBDD"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w:t>
            </w:r>
          </w:p>
        </w:tc>
      </w:tr>
      <w:tr w:rsidR="00FF795E" w:rsidRPr="00163ACF" w14:paraId="03B6D27C"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4811FB"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cRNA</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E69F39"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smX</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77542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0</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3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E34ABC"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3</w:t>
            </w:r>
          </w:p>
        </w:tc>
      </w:tr>
      <w:tr w:rsidR="00FF795E" w:rsidRPr="00163ACF" w14:paraId="0F830973"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B59DC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cRNA</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721CF4"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smY</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CD91B0"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3</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8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5AC6A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163ACF" w14:paraId="19D23F6B"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0E3707"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cRNA</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61CE81"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rsmZ</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3BDED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8</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6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E1A05E"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4</w:t>
            </w:r>
          </w:p>
        </w:tc>
      </w:tr>
      <w:tr w:rsidR="00FF795E" w:rsidRPr="00163ACF" w14:paraId="2863FE02" w14:textId="77777777">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D7BCB8" w14:textId="77777777" w:rsidR="00FF795E" w:rsidRPr="00163ACF" w:rsidRDefault="00FF795E" w:rsidP="005D54BB">
            <w:pP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ncRNA</w:t>
            </w:r>
          </w:p>
        </w:tc>
        <w:tc>
          <w:tcPr>
            <w:tcW w:w="62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6FB84F" w14:textId="77777777" w:rsidR="00FF795E" w:rsidRPr="00163ACF" w:rsidRDefault="00FF795E" w:rsidP="005D54BB">
            <w:pPr>
              <w:rPr>
                <w:rFonts w:ascii="Times New Roman" w:eastAsia="Times New Roman" w:hAnsi="Times New Roman" w:cs="Times New Roman"/>
                <w:sz w:val="22"/>
                <w:szCs w:val="22"/>
                <w:lang w:val="fr-FR"/>
              </w:rPr>
            </w:pPr>
            <w:r>
              <w:rPr>
                <w:rFonts w:ascii="Times New Roman" w:eastAsia="Times New Roman" w:hAnsi="Times New Roman" w:cs="Times New Roman"/>
                <w:sz w:val="22"/>
                <w:szCs w:val="22"/>
                <w:lang w:val="fr-FR"/>
              </w:rPr>
              <w:t>L</w:t>
            </w:r>
            <w:r w:rsidRPr="00163ACF">
              <w:rPr>
                <w:rFonts w:ascii="Times New Roman" w:eastAsia="Times New Roman" w:hAnsi="Times New Roman" w:cs="Times New Roman"/>
                <w:sz w:val="22"/>
                <w:szCs w:val="22"/>
                <w:lang w:val="fr-FR"/>
              </w:rPr>
              <w:t>ppnc0013</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FE83E5"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12</w:t>
            </w:r>
            <w:r w:rsidR="005D54BB">
              <w:rPr>
                <w:rFonts w:ascii="Times New Roman" w:eastAsia="Times New Roman" w:hAnsi="Times New Roman" w:cs="Times New Roman"/>
                <w:sz w:val="22"/>
                <w:szCs w:val="22"/>
                <w:lang w:val="fr-FR"/>
              </w:rPr>
              <w:t>.</w:t>
            </w:r>
            <w:r w:rsidRPr="00163ACF">
              <w:rPr>
                <w:rFonts w:ascii="Times New Roman" w:eastAsia="Times New Roman" w:hAnsi="Times New Roman" w:cs="Times New Roman"/>
                <w:sz w:val="22"/>
                <w:szCs w:val="22"/>
                <w:lang w:val="fr-FR"/>
              </w:rPr>
              <w:t>1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16AFD2" w14:textId="77777777" w:rsidR="00FF795E" w:rsidRPr="00163ACF" w:rsidRDefault="00FF795E" w:rsidP="005D54BB">
            <w:pPr>
              <w:jc w:val="center"/>
              <w:rPr>
                <w:rFonts w:ascii="Times New Roman" w:eastAsia="Times New Roman" w:hAnsi="Times New Roman" w:cs="Times New Roman"/>
                <w:sz w:val="22"/>
                <w:szCs w:val="22"/>
                <w:lang w:val="fr-FR"/>
              </w:rPr>
            </w:pPr>
            <w:r w:rsidRPr="00163ACF">
              <w:rPr>
                <w:rFonts w:ascii="Times New Roman" w:eastAsia="Times New Roman" w:hAnsi="Times New Roman" w:cs="Times New Roman"/>
                <w:sz w:val="22"/>
                <w:szCs w:val="22"/>
                <w:lang w:val="fr-FR"/>
              </w:rPr>
              <w:t>2</w:t>
            </w:r>
          </w:p>
        </w:tc>
      </w:tr>
      <w:tr w:rsidR="00FF795E" w:rsidRPr="00D97163" w14:paraId="685D247B" w14:textId="77777777">
        <w:trPr>
          <w:trHeight w:val="253"/>
        </w:trPr>
        <w:tc>
          <w:tcPr>
            <w:tcW w:w="9199" w:type="dxa"/>
            <w:gridSpan w:val="4"/>
            <w:vMerge w:val="restart"/>
            <w:tcBorders>
              <w:top w:val="single" w:sz="4" w:space="0" w:color="auto"/>
              <w:left w:val="nil"/>
              <w:bottom w:val="nil"/>
              <w:right w:val="nil"/>
            </w:tcBorders>
            <w:shd w:val="clear" w:color="auto" w:fill="auto"/>
          </w:tcPr>
          <w:p w14:paraId="1F1449BA" w14:textId="2774EF20" w:rsidR="00FF795E" w:rsidRPr="00D97163" w:rsidRDefault="00FF795E" w:rsidP="0044131D">
            <w:pPr>
              <w:jc w:val="both"/>
              <w:rPr>
                <w:rFonts w:ascii="Times New Roman" w:eastAsia="Times New Roman" w:hAnsi="Times New Roman" w:cs="Times New Roman"/>
                <w:sz w:val="20"/>
                <w:szCs w:val="20"/>
              </w:rPr>
            </w:pPr>
            <w:bookmarkStart w:id="0" w:name="_GoBack" w:colFirst="0" w:colLast="-1"/>
            <w:r w:rsidRPr="00D97163">
              <w:rPr>
                <w:rFonts w:ascii="Times New Roman" w:eastAsia="Times New Roman" w:hAnsi="Times New Roman" w:cs="Times New Roman"/>
                <w:sz w:val="20"/>
                <w:szCs w:val="20"/>
              </w:rPr>
              <w:t xml:space="preserve">FC, Fold change indicating the enrichment of the target sequences as compared to the control sample. Numbers indicate the average value obtained form the positive RIPseq experiments. Enrichment was calculated with the program sliding_window_peak_calling_script.py </w:t>
            </w:r>
            <w:r w:rsidR="0036071B" w:rsidRPr="00D97163">
              <w:rPr>
                <w:rFonts w:ascii="Times New Roman" w:hAnsi="Times New Roman" w:cs="Times New Roman"/>
                <w:sz w:val="20"/>
                <w:szCs w:val="20"/>
              </w:rPr>
              <w:fldChar w:fldCharType="begin"/>
            </w:r>
            <w:r w:rsidR="0036071B" w:rsidRPr="00D97163">
              <w:rPr>
                <w:rFonts w:ascii="Times New Roman" w:hAnsi="Times New Roman" w:cs="Times New Roman"/>
                <w:sz w:val="20"/>
                <w:szCs w:val="20"/>
              </w:rPr>
              <w:instrText xml:space="preserve"> ADDIN EN.CITE &lt;EndNote&gt;&lt;Cite&gt;&lt;Author&gt;Dugar&lt;/Author&gt;&lt;Year&gt;2016&lt;/Year&gt;&lt;RecNum&gt;3479&lt;/RecNum&gt;&lt;DisplayText&gt;[38]&lt;/DisplayText&gt;&lt;record&gt;&lt;rec-number&gt;3479&lt;/rec-number&gt;&lt;foreign-keys&gt;&lt;key app="EN" db-id="tw95fx0pow5zvrevsa9xe05ss90vsz0f005t" timestamp="1482424513"&gt;3479&lt;/key&gt;&lt;/foreign-keys&gt;&lt;ref-type name="Journal Article"&gt;17&lt;/ref-type&gt;&lt;contributors&gt;&lt;authors&gt;&lt;author&gt;Dugar, G.&lt;/author&gt;&lt;author&gt;Svensson, S. L.&lt;/author&gt;&lt;author&gt;Bischler, T.&lt;/author&gt;&lt;author&gt;Waldchen, S.&lt;/author&gt;&lt;author&gt;Reinhardt, R.&lt;/author&gt;&lt;author&gt;Sauer, M.&lt;/author&gt;&lt;author&gt;Sharma, C. M.&lt;/author&gt;&lt;/authors&gt;&lt;/contributors&gt;&lt;auth-address&gt;Research Centre for Infectious Diseases (ZINF), University of Wurzburg, Josef-Schneider-Str. 2/D15, Wurzburg D-97080, Germany.&amp;#xD;Department of Biotechnology and Biophysics, University of Wurzburg, Am Hubland, Wurzburg D-97074, Germany.&amp;#xD;Max Planck Genome Centre Cologne, Max Planck Institute for Plant Breeding Research, Carl-von-Linne-Weg 10, Cologne D-50829, Germany.&lt;/auth-address&gt;&lt;titles&gt;&lt;title&gt;&lt;style face="normal" font="default" size="100%"&gt;The CsrA-FliW network controls polar localization of the dual-function flagellin mRNA in &lt;/style&gt;&lt;style face="italic" font="default" size="100%"&gt;Campylobacter jejuni&lt;/style&gt;&lt;/title&gt;&lt;secondary-title&gt;Nat Commun&lt;/secondary-title&gt;&lt;/titles&gt;&lt;periodical&gt;&lt;full-title&gt;Nat Commun&lt;/full-title&gt;&lt;abbr-1&gt;Nature communications&lt;/abbr-1&gt;&lt;/periodical&gt;&lt;pages&gt;11667&lt;/pages&gt;&lt;volume&gt;7&lt;/volume&gt;&lt;dates&gt;&lt;year&gt;2016&lt;/year&gt;&lt;pub-dates&gt;&lt;date&gt;May 27&lt;/date&gt;&lt;/pub-dates&gt;&lt;/dates&gt;&lt;isbn&gt;2041-1723 (Electronic)&amp;#xD;2041-1723 (Linking)&lt;/isbn&gt;&lt;accession-num&gt;27229370&lt;/accession-num&gt;&lt;urls&gt;&lt;related-urls&gt;&lt;url&gt;https://www.ncbi.nlm.nih.gov/pubmed/27229370&lt;/url&gt;&lt;/related-urls&gt;&lt;/urls&gt;&lt;custom2&gt;PMC4894983&lt;/custom2&gt;&lt;electronic-resource-num&gt;10.1038/ncomms11667&lt;/electronic-resource-num&gt;&lt;/record&gt;&lt;/Cite&gt;&lt;/EndNote&gt;</w:instrText>
            </w:r>
            <w:r w:rsidR="0036071B" w:rsidRPr="00D97163">
              <w:rPr>
                <w:rFonts w:ascii="Times New Roman" w:hAnsi="Times New Roman" w:cs="Times New Roman"/>
                <w:sz w:val="20"/>
                <w:szCs w:val="20"/>
              </w:rPr>
              <w:fldChar w:fldCharType="separate"/>
            </w:r>
            <w:r w:rsidR="0036071B" w:rsidRPr="00D97163">
              <w:rPr>
                <w:rFonts w:ascii="Times New Roman" w:hAnsi="Times New Roman" w:cs="Times New Roman"/>
                <w:noProof/>
                <w:sz w:val="20"/>
                <w:szCs w:val="20"/>
              </w:rPr>
              <w:t>[38]</w:t>
            </w:r>
            <w:r w:rsidR="0036071B" w:rsidRPr="00D97163">
              <w:rPr>
                <w:rFonts w:ascii="Times New Roman" w:hAnsi="Times New Roman" w:cs="Times New Roman"/>
                <w:sz w:val="20"/>
                <w:szCs w:val="20"/>
              </w:rPr>
              <w:fldChar w:fldCharType="end"/>
            </w:r>
            <w:r w:rsidRPr="00D97163">
              <w:rPr>
                <w:rFonts w:ascii="Times New Roman" w:eastAsia="Times New Roman" w:hAnsi="Times New Roman" w:cs="Times New Roman"/>
                <w:sz w:val="20"/>
                <w:szCs w:val="20"/>
              </w:rPr>
              <w:t>. N° of IP, number of experiments in which the target sequence was identified</w:t>
            </w:r>
            <w:r w:rsidR="0044131D" w:rsidRPr="00D97163">
              <w:rPr>
                <w:rFonts w:ascii="Times New Roman" w:eastAsia="Times New Roman" w:hAnsi="Times New Roman" w:cs="Times New Roman"/>
                <w:sz w:val="20"/>
                <w:szCs w:val="20"/>
              </w:rPr>
              <w:t>. Of the 479 target genes identified, 21% were detected in one, 31.5% in two, 29.9% in three, 14.8% in four and 2.5</w:t>
            </w:r>
            <w:r w:rsidR="004161AA" w:rsidRPr="00D97163">
              <w:rPr>
                <w:rFonts w:ascii="Times New Roman" w:eastAsia="Times New Roman" w:hAnsi="Times New Roman" w:cs="Times New Roman"/>
                <w:sz w:val="20"/>
                <w:szCs w:val="20"/>
              </w:rPr>
              <w:t>%</w:t>
            </w:r>
            <w:r w:rsidR="0044131D" w:rsidRPr="00D97163">
              <w:rPr>
                <w:rFonts w:ascii="Times New Roman" w:eastAsia="Times New Roman" w:hAnsi="Times New Roman" w:cs="Times New Roman"/>
                <w:sz w:val="20"/>
                <w:szCs w:val="20"/>
              </w:rPr>
              <w:t xml:space="preserve"> in all five RIPseq libraries.  </w:t>
            </w:r>
          </w:p>
        </w:tc>
      </w:tr>
      <w:bookmarkEnd w:id="0"/>
    </w:tbl>
    <w:p w14:paraId="584D8090" w14:textId="77777777" w:rsidR="00717C88" w:rsidRDefault="00717C88"/>
    <w:sectPr w:rsidR="00717C88" w:rsidSect="00717C88">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doNotTrackMoves/>
  <w:defaultTabStop w:val="708"/>
  <w:hyphenationZone w:val="425"/>
  <w:characterSpacingControl w:val="doNotCompress"/>
  <w:savePreviewPicture/>
  <w:compat>
    <w:useFELayout/>
    <w:compatSetting w:name="compatibilityMode" w:uri="http://schemas.microsoft.com/office/word" w:val="12"/>
  </w:compat>
  <w:rsids>
    <w:rsidRoot w:val="00FF795E"/>
    <w:rsid w:val="0036071B"/>
    <w:rsid w:val="004161AA"/>
    <w:rsid w:val="0044131D"/>
    <w:rsid w:val="005A5B28"/>
    <w:rsid w:val="005D54BB"/>
    <w:rsid w:val="00717C88"/>
    <w:rsid w:val="00D97163"/>
    <w:rsid w:val="00FF795E"/>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0281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795E"/>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ccentuationdiscrte">
    <w:name w:val="Subtle Emphasis"/>
    <w:basedOn w:val="Policepardfaut"/>
    <w:uiPriority w:val="19"/>
    <w:qFormat/>
    <w:rsid w:val="00FF795E"/>
    <w:rPr>
      <w:i/>
      <w:iCs/>
      <w:color w:val="808080" w:themeColor="text1" w:themeTint="7F"/>
    </w:rPr>
  </w:style>
  <w:style w:type="paragraph" w:styleId="Sous-titre">
    <w:name w:val="Subtitle"/>
    <w:basedOn w:val="Normal"/>
    <w:next w:val="Normal"/>
    <w:link w:val="Sous-titreCar"/>
    <w:uiPriority w:val="11"/>
    <w:qFormat/>
    <w:rsid w:val="00FF795E"/>
    <w:pPr>
      <w:numPr>
        <w:ilvl w:val="1"/>
      </w:numPr>
      <w:spacing w:after="200" w:line="276" w:lineRule="auto"/>
    </w:pPr>
    <w:rPr>
      <w:rFonts w:asciiTheme="majorHAnsi" w:eastAsiaTheme="majorEastAsia" w:hAnsiTheme="majorHAnsi" w:cstheme="majorBidi"/>
      <w:i/>
      <w:iCs/>
      <w:color w:val="4F81BD" w:themeColor="accent1"/>
      <w:spacing w:val="15"/>
      <w:lang w:val="fr-FR" w:eastAsia="en-US"/>
    </w:rPr>
  </w:style>
  <w:style w:type="character" w:customStyle="1" w:styleId="Sous-titreCar">
    <w:name w:val="Sous-titre Car"/>
    <w:basedOn w:val="Policepardfaut"/>
    <w:link w:val="Sous-titre"/>
    <w:uiPriority w:val="11"/>
    <w:rsid w:val="00FF795E"/>
    <w:rPr>
      <w:rFonts w:asciiTheme="majorHAnsi" w:eastAsiaTheme="majorEastAsia" w:hAnsiTheme="majorHAnsi" w:cstheme="majorBidi"/>
      <w:i/>
      <w:iCs/>
      <w:color w:val="4F81BD" w:themeColor="accent1"/>
      <w:spacing w:val="15"/>
      <w:lang w:val="fr-FR" w:eastAsia="en-US"/>
    </w:rPr>
  </w:style>
  <w:style w:type="table" w:styleId="Grille">
    <w:name w:val="Table Grid"/>
    <w:basedOn w:val="TableauNormal"/>
    <w:uiPriority w:val="59"/>
    <w:rsid w:val="00FF795E"/>
    <w:rPr>
      <w:rFonts w:eastAsiaTheme="minorHAnsi"/>
      <w:sz w:val="22"/>
      <w:szCs w:val="22"/>
      <w:lang w:val="fr-FR"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uiPriority w:val="99"/>
    <w:semiHidden/>
    <w:unhideWhenUsed/>
    <w:rsid w:val="00FF795E"/>
    <w:rPr>
      <w:color w:val="0000FF"/>
      <w:u w:val="single"/>
    </w:rPr>
  </w:style>
  <w:style w:type="character" w:styleId="Lienhypertextesuivi">
    <w:name w:val="FollowedHyperlink"/>
    <w:basedOn w:val="Policepardfaut"/>
    <w:uiPriority w:val="99"/>
    <w:semiHidden/>
    <w:unhideWhenUsed/>
    <w:rsid w:val="00FF795E"/>
    <w:rPr>
      <w:color w:val="800080"/>
      <w:u w:val="single"/>
    </w:rPr>
  </w:style>
  <w:style w:type="paragraph" w:customStyle="1" w:styleId="font5">
    <w:name w:val="font5"/>
    <w:basedOn w:val="Normal"/>
    <w:rsid w:val="00FF795E"/>
    <w:pPr>
      <w:spacing w:before="100" w:beforeAutospacing="1" w:after="100" w:afterAutospacing="1"/>
    </w:pPr>
    <w:rPr>
      <w:rFonts w:ascii="Arial" w:eastAsia="Times New Roman" w:hAnsi="Arial" w:cs="Arial"/>
      <w:sz w:val="20"/>
      <w:szCs w:val="20"/>
      <w:lang w:val="fr-FR"/>
    </w:rPr>
  </w:style>
  <w:style w:type="paragraph" w:customStyle="1" w:styleId="font6">
    <w:name w:val="font6"/>
    <w:basedOn w:val="Normal"/>
    <w:rsid w:val="00FF795E"/>
    <w:pPr>
      <w:spacing w:before="100" w:beforeAutospacing="1" w:after="100" w:afterAutospacing="1"/>
    </w:pPr>
    <w:rPr>
      <w:rFonts w:ascii="Arial" w:eastAsia="Times New Roman" w:hAnsi="Arial" w:cs="Arial"/>
      <w:sz w:val="20"/>
      <w:szCs w:val="20"/>
      <w:lang w:val="fr-FR"/>
    </w:rPr>
  </w:style>
  <w:style w:type="paragraph" w:customStyle="1" w:styleId="xl1874">
    <w:name w:val="xl1874"/>
    <w:basedOn w:val="Normal"/>
    <w:rsid w:val="00FF795E"/>
    <w:pPr>
      <w:spacing w:before="100" w:beforeAutospacing="1" w:after="100" w:afterAutospacing="1"/>
      <w:textAlignment w:val="center"/>
    </w:pPr>
    <w:rPr>
      <w:rFonts w:ascii="Times New Roman" w:eastAsia="Times New Roman" w:hAnsi="Times New Roman" w:cs="Times New Roman"/>
      <w:lang w:val="fr-FR"/>
    </w:rPr>
  </w:style>
  <w:style w:type="paragraph" w:customStyle="1" w:styleId="xl1875">
    <w:name w:val="xl1875"/>
    <w:basedOn w:val="Normal"/>
    <w:rsid w:val="00FF795E"/>
    <w:pPr>
      <w:spacing w:before="100" w:beforeAutospacing="1" w:after="100" w:afterAutospacing="1"/>
      <w:jc w:val="center"/>
      <w:textAlignment w:val="center"/>
    </w:pPr>
    <w:rPr>
      <w:rFonts w:ascii="Arial" w:eastAsia="Times New Roman" w:hAnsi="Arial" w:cs="Arial"/>
      <w:sz w:val="28"/>
      <w:szCs w:val="28"/>
      <w:lang w:val="fr-FR"/>
    </w:rPr>
  </w:style>
  <w:style w:type="paragraph" w:customStyle="1" w:styleId="xl1876">
    <w:name w:val="xl1876"/>
    <w:basedOn w:val="Normal"/>
    <w:rsid w:val="00FF795E"/>
    <w:pPr>
      <w:spacing w:before="100" w:beforeAutospacing="1" w:after="100" w:afterAutospacing="1"/>
      <w:textAlignment w:val="center"/>
    </w:pPr>
    <w:rPr>
      <w:rFonts w:ascii="Arial" w:eastAsia="Times New Roman" w:hAnsi="Arial" w:cs="Arial"/>
      <w:lang w:val="fr-FR"/>
    </w:rPr>
  </w:style>
  <w:style w:type="paragraph" w:customStyle="1" w:styleId="xl1877">
    <w:name w:val="xl1877"/>
    <w:basedOn w:val="Normal"/>
    <w:rsid w:val="00FF795E"/>
    <w:pPr>
      <w:spacing w:before="100" w:beforeAutospacing="1" w:after="100" w:afterAutospacing="1"/>
      <w:jc w:val="center"/>
      <w:textAlignment w:val="center"/>
    </w:pPr>
    <w:rPr>
      <w:rFonts w:ascii="Arial" w:eastAsia="Times New Roman" w:hAnsi="Arial" w:cs="Arial"/>
      <w:lang w:val="fr-FR"/>
    </w:rPr>
  </w:style>
  <w:style w:type="paragraph" w:customStyle="1" w:styleId="xl1878">
    <w:name w:val="xl1878"/>
    <w:basedOn w:val="Normal"/>
    <w:rsid w:val="00FF795E"/>
    <w:pPr>
      <w:spacing w:before="100" w:beforeAutospacing="1" w:after="100" w:afterAutospacing="1"/>
      <w:jc w:val="center"/>
      <w:textAlignment w:val="center"/>
    </w:pPr>
    <w:rPr>
      <w:rFonts w:ascii="Arial" w:eastAsia="Times New Roman" w:hAnsi="Arial" w:cs="Arial"/>
      <w:lang w:val="fr-FR"/>
    </w:rPr>
  </w:style>
  <w:style w:type="paragraph" w:customStyle="1" w:styleId="xl1879">
    <w:name w:val="xl1879"/>
    <w:basedOn w:val="Normal"/>
    <w:rsid w:val="00FF795E"/>
    <w:pPr>
      <w:spacing w:before="100" w:beforeAutospacing="1" w:after="100" w:afterAutospacing="1"/>
      <w:jc w:val="center"/>
      <w:textAlignment w:val="center"/>
    </w:pPr>
    <w:rPr>
      <w:rFonts w:ascii="Times New Roman" w:eastAsia="Times New Roman" w:hAnsi="Times New Roman" w:cs="Times New Roman"/>
      <w:lang w:val="fr-FR"/>
    </w:rPr>
  </w:style>
  <w:style w:type="paragraph" w:customStyle="1" w:styleId="xl1880">
    <w:name w:val="xl1880"/>
    <w:basedOn w:val="Normal"/>
    <w:rsid w:val="00FF795E"/>
    <w:pPr>
      <w:spacing w:before="100" w:beforeAutospacing="1" w:after="100" w:afterAutospacing="1"/>
      <w:textAlignment w:val="center"/>
    </w:pPr>
    <w:rPr>
      <w:rFonts w:ascii="Arial" w:eastAsia="Times New Roman" w:hAnsi="Arial" w:cs="Arial"/>
      <w:lang w:val="fr-FR"/>
    </w:rPr>
  </w:style>
  <w:style w:type="paragraph" w:customStyle="1" w:styleId="xl1881">
    <w:name w:val="xl1881"/>
    <w:basedOn w:val="Normal"/>
    <w:rsid w:val="00FF795E"/>
    <w:pPr>
      <w:spacing w:before="100" w:beforeAutospacing="1" w:after="100" w:afterAutospacing="1"/>
      <w:textAlignment w:val="center"/>
    </w:pPr>
    <w:rPr>
      <w:rFonts w:ascii="Arial" w:eastAsia="Times New Roman" w:hAnsi="Arial" w:cs="Arial"/>
      <w:color w:val="222222"/>
      <w:lang w:val="fr-FR"/>
    </w:rPr>
  </w:style>
  <w:style w:type="paragraph" w:customStyle="1" w:styleId="xl1882">
    <w:name w:val="xl1882"/>
    <w:basedOn w:val="Normal"/>
    <w:rsid w:val="00FF795E"/>
    <w:pPr>
      <w:spacing w:before="100" w:beforeAutospacing="1" w:after="100" w:afterAutospacing="1"/>
      <w:textAlignment w:val="center"/>
    </w:pPr>
    <w:rPr>
      <w:rFonts w:ascii="Arial" w:eastAsia="Times New Roman" w:hAnsi="Arial" w:cs="Arial"/>
      <w:lang w:val="fr-FR"/>
    </w:rPr>
  </w:style>
  <w:style w:type="paragraph" w:customStyle="1" w:styleId="xl1883">
    <w:name w:val="xl1883"/>
    <w:basedOn w:val="Normal"/>
    <w:rsid w:val="00FF795E"/>
    <w:pPr>
      <w:spacing w:before="100" w:beforeAutospacing="1" w:after="100" w:afterAutospacing="1"/>
      <w:textAlignment w:val="center"/>
    </w:pPr>
    <w:rPr>
      <w:rFonts w:ascii="Arial" w:eastAsia="Times New Roman" w:hAnsi="Arial" w:cs="Arial"/>
      <w:color w:val="000000"/>
      <w:lang w:val="fr-FR"/>
    </w:rPr>
  </w:style>
  <w:style w:type="paragraph" w:styleId="Pieddepage">
    <w:name w:val="footer"/>
    <w:basedOn w:val="Normal"/>
    <w:link w:val="PieddepageCar"/>
    <w:uiPriority w:val="99"/>
    <w:unhideWhenUsed/>
    <w:rsid w:val="00FF795E"/>
    <w:pPr>
      <w:tabs>
        <w:tab w:val="center" w:pos="4536"/>
        <w:tab w:val="right" w:pos="9072"/>
      </w:tabs>
    </w:pPr>
    <w:rPr>
      <w:rFonts w:eastAsiaTheme="minorHAnsi"/>
      <w:sz w:val="22"/>
      <w:szCs w:val="22"/>
      <w:lang w:val="fr-FR" w:eastAsia="en-US"/>
    </w:rPr>
  </w:style>
  <w:style w:type="character" w:customStyle="1" w:styleId="PieddepageCar">
    <w:name w:val="Pied de page Car"/>
    <w:basedOn w:val="Policepardfaut"/>
    <w:link w:val="Pieddepage"/>
    <w:uiPriority w:val="99"/>
    <w:rsid w:val="00FF795E"/>
    <w:rPr>
      <w:rFonts w:eastAsiaTheme="minorHAnsi"/>
      <w:sz w:val="22"/>
      <w:szCs w:val="22"/>
      <w:lang w:val="fr-FR" w:eastAsia="en-US"/>
    </w:rPr>
  </w:style>
  <w:style w:type="character" w:styleId="Numrodepage">
    <w:name w:val="page number"/>
    <w:basedOn w:val="Policepardfaut"/>
    <w:uiPriority w:val="99"/>
    <w:semiHidden/>
    <w:unhideWhenUsed/>
    <w:rsid w:val="00FF795E"/>
  </w:style>
  <w:style w:type="character" w:styleId="Marquedannotation">
    <w:name w:val="annotation reference"/>
    <w:basedOn w:val="Policepardfaut"/>
    <w:uiPriority w:val="99"/>
    <w:semiHidden/>
    <w:unhideWhenUsed/>
    <w:rsid w:val="00FF795E"/>
    <w:rPr>
      <w:sz w:val="16"/>
      <w:szCs w:val="16"/>
    </w:rPr>
  </w:style>
  <w:style w:type="paragraph" w:styleId="Commentaire">
    <w:name w:val="annotation text"/>
    <w:basedOn w:val="Normal"/>
    <w:link w:val="CommentaireCar"/>
    <w:uiPriority w:val="99"/>
    <w:semiHidden/>
    <w:unhideWhenUsed/>
    <w:rsid w:val="00FF795E"/>
    <w:rPr>
      <w:rFonts w:ascii="Times New Roman" w:eastAsia="Times New Roman" w:hAnsi="Times New Roman" w:cs="Times New Roman"/>
      <w:sz w:val="20"/>
      <w:szCs w:val="20"/>
      <w:lang w:val="en-US" w:eastAsia="en-US"/>
    </w:rPr>
  </w:style>
  <w:style w:type="character" w:customStyle="1" w:styleId="CommentaireCar">
    <w:name w:val="Commentaire Car"/>
    <w:basedOn w:val="Policepardfaut"/>
    <w:link w:val="Commentaire"/>
    <w:uiPriority w:val="99"/>
    <w:semiHidden/>
    <w:rsid w:val="00FF795E"/>
    <w:rPr>
      <w:rFonts w:ascii="Times New Roman" w:eastAsia="Times New Roman" w:hAnsi="Times New Roman" w:cs="Times New Roman"/>
      <w:sz w:val="20"/>
      <w:szCs w:val="20"/>
      <w:lang w:val="en-US" w:eastAsia="en-US"/>
    </w:rPr>
  </w:style>
  <w:style w:type="paragraph" w:styleId="Textedebulles">
    <w:name w:val="Balloon Text"/>
    <w:basedOn w:val="Normal"/>
    <w:link w:val="TextedebullesCar"/>
    <w:uiPriority w:val="99"/>
    <w:semiHidden/>
    <w:unhideWhenUsed/>
    <w:rsid w:val="00FF795E"/>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FF795E"/>
    <w:rPr>
      <w:rFonts w:ascii="Lucida Grande" w:hAnsi="Lucida Grande" w:cs="Lucida Grande"/>
      <w:sz w:val="18"/>
      <w:szCs w:val="18"/>
    </w:rPr>
  </w:style>
  <w:style w:type="paragraph" w:styleId="Rvision">
    <w:name w:val="Revision"/>
    <w:hidden/>
    <w:uiPriority w:val="99"/>
    <w:semiHidden/>
    <w:rsid w:val="00FF795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795E"/>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ccentuationdiscrte">
    <w:name w:val="Subtle Emphasis"/>
    <w:basedOn w:val="Policepardfaut"/>
    <w:uiPriority w:val="19"/>
    <w:qFormat/>
    <w:rsid w:val="00FF795E"/>
    <w:rPr>
      <w:i/>
      <w:iCs/>
      <w:color w:val="808080" w:themeColor="text1" w:themeTint="7F"/>
    </w:rPr>
  </w:style>
  <w:style w:type="paragraph" w:styleId="Sous-titre">
    <w:name w:val="Subtitle"/>
    <w:basedOn w:val="Normal"/>
    <w:next w:val="Normal"/>
    <w:link w:val="Sous-titreCar"/>
    <w:uiPriority w:val="11"/>
    <w:qFormat/>
    <w:rsid w:val="00FF795E"/>
    <w:pPr>
      <w:numPr>
        <w:ilvl w:val="1"/>
      </w:numPr>
      <w:spacing w:after="200" w:line="276" w:lineRule="auto"/>
    </w:pPr>
    <w:rPr>
      <w:rFonts w:asciiTheme="majorHAnsi" w:eastAsiaTheme="majorEastAsia" w:hAnsiTheme="majorHAnsi" w:cstheme="majorBidi"/>
      <w:i/>
      <w:iCs/>
      <w:color w:val="4F81BD" w:themeColor="accent1"/>
      <w:spacing w:val="15"/>
      <w:lang w:val="fr-FR" w:eastAsia="en-US"/>
    </w:rPr>
  </w:style>
  <w:style w:type="character" w:customStyle="1" w:styleId="Sous-titreCar">
    <w:name w:val="Sous-titre Car"/>
    <w:basedOn w:val="Policepardfaut"/>
    <w:link w:val="Sous-titre"/>
    <w:uiPriority w:val="11"/>
    <w:rsid w:val="00FF795E"/>
    <w:rPr>
      <w:rFonts w:asciiTheme="majorHAnsi" w:eastAsiaTheme="majorEastAsia" w:hAnsiTheme="majorHAnsi" w:cstheme="majorBidi"/>
      <w:i/>
      <w:iCs/>
      <w:color w:val="4F81BD" w:themeColor="accent1"/>
      <w:spacing w:val="15"/>
      <w:lang w:val="fr-FR" w:eastAsia="en-US"/>
    </w:rPr>
  </w:style>
  <w:style w:type="table" w:styleId="Grille">
    <w:name w:val="Table Grid"/>
    <w:basedOn w:val="TableauNormal"/>
    <w:uiPriority w:val="59"/>
    <w:rsid w:val="00FF795E"/>
    <w:rPr>
      <w:rFonts w:eastAsiaTheme="minorHAnsi"/>
      <w:sz w:val="22"/>
      <w:szCs w:val="22"/>
      <w:lang w:val="fr-FR"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uiPriority w:val="99"/>
    <w:semiHidden/>
    <w:unhideWhenUsed/>
    <w:rsid w:val="00FF795E"/>
    <w:rPr>
      <w:color w:val="0000FF"/>
      <w:u w:val="single"/>
    </w:rPr>
  </w:style>
  <w:style w:type="character" w:styleId="Lienhypertextesuivi">
    <w:name w:val="FollowedHyperlink"/>
    <w:basedOn w:val="Policepardfaut"/>
    <w:uiPriority w:val="99"/>
    <w:semiHidden/>
    <w:unhideWhenUsed/>
    <w:rsid w:val="00FF795E"/>
    <w:rPr>
      <w:color w:val="800080"/>
      <w:u w:val="single"/>
    </w:rPr>
  </w:style>
  <w:style w:type="paragraph" w:customStyle="1" w:styleId="font5">
    <w:name w:val="font5"/>
    <w:basedOn w:val="Normal"/>
    <w:rsid w:val="00FF795E"/>
    <w:pPr>
      <w:spacing w:before="100" w:beforeAutospacing="1" w:after="100" w:afterAutospacing="1"/>
    </w:pPr>
    <w:rPr>
      <w:rFonts w:ascii="Arial" w:eastAsia="Times New Roman" w:hAnsi="Arial" w:cs="Arial"/>
      <w:sz w:val="20"/>
      <w:szCs w:val="20"/>
      <w:lang w:val="fr-FR"/>
    </w:rPr>
  </w:style>
  <w:style w:type="paragraph" w:customStyle="1" w:styleId="font6">
    <w:name w:val="font6"/>
    <w:basedOn w:val="Normal"/>
    <w:rsid w:val="00FF795E"/>
    <w:pPr>
      <w:spacing w:before="100" w:beforeAutospacing="1" w:after="100" w:afterAutospacing="1"/>
    </w:pPr>
    <w:rPr>
      <w:rFonts w:ascii="Arial" w:eastAsia="Times New Roman" w:hAnsi="Arial" w:cs="Arial"/>
      <w:sz w:val="20"/>
      <w:szCs w:val="20"/>
      <w:lang w:val="fr-FR"/>
    </w:rPr>
  </w:style>
  <w:style w:type="paragraph" w:customStyle="1" w:styleId="xl1874">
    <w:name w:val="xl1874"/>
    <w:basedOn w:val="Normal"/>
    <w:rsid w:val="00FF795E"/>
    <w:pPr>
      <w:spacing w:before="100" w:beforeAutospacing="1" w:after="100" w:afterAutospacing="1"/>
      <w:textAlignment w:val="center"/>
    </w:pPr>
    <w:rPr>
      <w:rFonts w:ascii="Times New Roman" w:eastAsia="Times New Roman" w:hAnsi="Times New Roman" w:cs="Times New Roman"/>
      <w:lang w:val="fr-FR"/>
    </w:rPr>
  </w:style>
  <w:style w:type="paragraph" w:customStyle="1" w:styleId="xl1875">
    <w:name w:val="xl1875"/>
    <w:basedOn w:val="Normal"/>
    <w:rsid w:val="00FF795E"/>
    <w:pPr>
      <w:spacing w:before="100" w:beforeAutospacing="1" w:after="100" w:afterAutospacing="1"/>
      <w:jc w:val="center"/>
      <w:textAlignment w:val="center"/>
    </w:pPr>
    <w:rPr>
      <w:rFonts w:ascii="Arial" w:eastAsia="Times New Roman" w:hAnsi="Arial" w:cs="Arial"/>
      <w:sz w:val="28"/>
      <w:szCs w:val="28"/>
      <w:lang w:val="fr-FR"/>
    </w:rPr>
  </w:style>
  <w:style w:type="paragraph" w:customStyle="1" w:styleId="xl1876">
    <w:name w:val="xl1876"/>
    <w:basedOn w:val="Normal"/>
    <w:rsid w:val="00FF795E"/>
    <w:pPr>
      <w:spacing w:before="100" w:beforeAutospacing="1" w:after="100" w:afterAutospacing="1"/>
      <w:textAlignment w:val="center"/>
    </w:pPr>
    <w:rPr>
      <w:rFonts w:ascii="Arial" w:eastAsia="Times New Roman" w:hAnsi="Arial" w:cs="Arial"/>
      <w:lang w:val="fr-FR"/>
    </w:rPr>
  </w:style>
  <w:style w:type="paragraph" w:customStyle="1" w:styleId="xl1877">
    <w:name w:val="xl1877"/>
    <w:basedOn w:val="Normal"/>
    <w:rsid w:val="00FF795E"/>
    <w:pPr>
      <w:spacing w:before="100" w:beforeAutospacing="1" w:after="100" w:afterAutospacing="1"/>
      <w:jc w:val="center"/>
      <w:textAlignment w:val="center"/>
    </w:pPr>
    <w:rPr>
      <w:rFonts w:ascii="Arial" w:eastAsia="Times New Roman" w:hAnsi="Arial" w:cs="Arial"/>
      <w:lang w:val="fr-FR"/>
    </w:rPr>
  </w:style>
  <w:style w:type="paragraph" w:customStyle="1" w:styleId="xl1878">
    <w:name w:val="xl1878"/>
    <w:basedOn w:val="Normal"/>
    <w:rsid w:val="00FF795E"/>
    <w:pPr>
      <w:spacing w:before="100" w:beforeAutospacing="1" w:after="100" w:afterAutospacing="1"/>
      <w:jc w:val="center"/>
      <w:textAlignment w:val="center"/>
    </w:pPr>
    <w:rPr>
      <w:rFonts w:ascii="Arial" w:eastAsia="Times New Roman" w:hAnsi="Arial" w:cs="Arial"/>
      <w:lang w:val="fr-FR"/>
    </w:rPr>
  </w:style>
  <w:style w:type="paragraph" w:customStyle="1" w:styleId="xl1879">
    <w:name w:val="xl1879"/>
    <w:basedOn w:val="Normal"/>
    <w:rsid w:val="00FF795E"/>
    <w:pPr>
      <w:spacing w:before="100" w:beforeAutospacing="1" w:after="100" w:afterAutospacing="1"/>
      <w:jc w:val="center"/>
      <w:textAlignment w:val="center"/>
    </w:pPr>
    <w:rPr>
      <w:rFonts w:ascii="Times New Roman" w:eastAsia="Times New Roman" w:hAnsi="Times New Roman" w:cs="Times New Roman"/>
      <w:lang w:val="fr-FR"/>
    </w:rPr>
  </w:style>
  <w:style w:type="paragraph" w:customStyle="1" w:styleId="xl1880">
    <w:name w:val="xl1880"/>
    <w:basedOn w:val="Normal"/>
    <w:rsid w:val="00FF795E"/>
    <w:pPr>
      <w:spacing w:before="100" w:beforeAutospacing="1" w:after="100" w:afterAutospacing="1"/>
      <w:textAlignment w:val="center"/>
    </w:pPr>
    <w:rPr>
      <w:rFonts w:ascii="Arial" w:eastAsia="Times New Roman" w:hAnsi="Arial" w:cs="Arial"/>
      <w:lang w:val="fr-FR"/>
    </w:rPr>
  </w:style>
  <w:style w:type="paragraph" w:customStyle="1" w:styleId="xl1881">
    <w:name w:val="xl1881"/>
    <w:basedOn w:val="Normal"/>
    <w:rsid w:val="00FF795E"/>
    <w:pPr>
      <w:spacing w:before="100" w:beforeAutospacing="1" w:after="100" w:afterAutospacing="1"/>
      <w:textAlignment w:val="center"/>
    </w:pPr>
    <w:rPr>
      <w:rFonts w:ascii="Arial" w:eastAsia="Times New Roman" w:hAnsi="Arial" w:cs="Arial"/>
      <w:color w:val="222222"/>
      <w:lang w:val="fr-FR"/>
    </w:rPr>
  </w:style>
  <w:style w:type="paragraph" w:customStyle="1" w:styleId="xl1882">
    <w:name w:val="xl1882"/>
    <w:basedOn w:val="Normal"/>
    <w:rsid w:val="00FF795E"/>
    <w:pPr>
      <w:spacing w:before="100" w:beforeAutospacing="1" w:after="100" w:afterAutospacing="1"/>
      <w:textAlignment w:val="center"/>
    </w:pPr>
    <w:rPr>
      <w:rFonts w:ascii="Arial" w:eastAsia="Times New Roman" w:hAnsi="Arial" w:cs="Arial"/>
      <w:lang w:val="fr-FR"/>
    </w:rPr>
  </w:style>
  <w:style w:type="paragraph" w:customStyle="1" w:styleId="xl1883">
    <w:name w:val="xl1883"/>
    <w:basedOn w:val="Normal"/>
    <w:rsid w:val="00FF795E"/>
    <w:pPr>
      <w:spacing w:before="100" w:beforeAutospacing="1" w:after="100" w:afterAutospacing="1"/>
      <w:textAlignment w:val="center"/>
    </w:pPr>
    <w:rPr>
      <w:rFonts w:ascii="Arial" w:eastAsia="Times New Roman" w:hAnsi="Arial" w:cs="Arial"/>
      <w:color w:val="000000"/>
      <w:lang w:val="fr-FR"/>
    </w:rPr>
  </w:style>
  <w:style w:type="paragraph" w:styleId="Pieddepage">
    <w:name w:val="footer"/>
    <w:basedOn w:val="Normal"/>
    <w:link w:val="PieddepageCar"/>
    <w:uiPriority w:val="99"/>
    <w:unhideWhenUsed/>
    <w:rsid w:val="00FF795E"/>
    <w:pPr>
      <w:tabs>
        <w:tab w:val="center" w:pos="4536"/>
        <w:tab w:val="right" w:pos="9072"/>
      </w:tabs>
    </w:pPr>
    <w:rPr>
      <w:rFonts w:eastAsiaTheme="minorHAnsi"/>
      <w:sz w:val="22"/>
      <w:szCs w:val="22"/>
      <w:lang w:val="fr-FR" w:eastAsia="en-US"/>
    </w:rPr>
  </w:style>
  <w:style w:type="character" w:customStyle="1" w:styleId="PieddepageCar">
    <w:name w:val="Pied de page Car"/>
    <w:basedOn w:val="Policepardfaut"/>
    <w:link w:val="Pieddepage"/>
    <w:uiPriority w:val="99"/>
    <w:rsid w:val="00FF795E"/>
    <w:rPr>
      <w:rFonts w:eastAsiaTheme="minorHAnsi"/>
      <w:sz w:val="22"/>
      <w:szCs w:val="22"/>
      <w:lang w:val="fr-FR" w:eastAsia="en-US"/>
    </w:rPr>
  </w:style>
  <w:style w:type="character" w:styleId="Numrodepage">
    <w:name w:val="page number"/>
    <w:basedOn w:val="Policepardfaut"/>
    <w:uiPriority w:val="99"/>
    <w:semiHidden/>
    <w:unhideWhenUsed/>
    <w:rsid w:val="00FF795E"/>
  </w:style>
  <w:style w:type="character" w:styleId="Marquedannotation">
    <w:name w:val="annotation reference"/>
    <w:basedOn w:val="Policepardfaut"/>
    <w:uiPriority w:val="99"/>
    <w:semiHidden/>
    <w:unhideWhenUsed/>
    <w:rsid w:val="00FF795E"/>
    <w:rPr>
      <w:sz w:val="16"/>
      <w:szCs w:val="16"/>
    </w:rPr>
  </w:style>
  <w:style w:type="paragraph" w:styleId="Commentaire">
    <w:name w:val="annotation text"/>
    <w:basedOn w:val="Normal"/>
    <w:link w:val="CommentaireCar"/>
    <w:uiPriority w:val="99"/>
    <w:semiHidden/>
    <w:unhideWhenUsed/>
    <w:rsid w:val="00FF795E"/>
    <w:rPr>
      <w:rFonts w:ascii="Times New Roman" w:eastAsia="Times New Roman" w:hAnsi="Times New Roman" w:cs="Times New Roman"/>
      <w:sz w:val="20"/>
      <w:szCs w:val="20"/>
      <w:lang w:val="en-US" w:eastAsia="en-US"/>
    </w:rPr>
  </w:style>
  <w:style w:type="character" w:customStyle="1" w:styleId="CommentaireCar">
    <w:name w:val="Commentaire Car"/>
    <w:basedOn w:val="Policepardfaut"/>
    <w:link w:val="Commentaire"/>
    <w:uiPriority w:val="99"/>
    <w:semiHidden/>
    <w:rsid w:val="00FF795E"/>
    <w:rPr>
      <w:rFonts w:ascii="Times New Roman" w:eastAsia="Times New Roman" w:hAnsi="Times New Roman" w:cs="Times New Roman"/>
      <w:sz w:val="20"/>
      <w:szCs w:val="20"/>
      <w:lang w:val="en-US" w:eastAsia="en-US"/>
    </w:rPr>
  </w:style>
  <w:style w:type="paragraph" w:styleId="Textedebulles">
    <w:name w:val="Balloon Text"/>
    <w:basedOn w:val="Normal"/>
    <w:link w:val="TextedebullesCar"/>
    <w:uiPriority w:val="99"/>
    <w:semiHidden/>
    <w:unhideWhenUsed/>
    <w:rsid w:val="00FF795E"/>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FF795E"/>
    <w:rPr>
      <w:rFonts w:ascii="Lucida Grande" w:hAnsi="Lucida Grande" w:cs="Lucida Grande"/>
      <w:sz w:val="18"/>
      <w:szCs w:val="18"/>
    </w:rPr>
  </w:style>
  <w:style w:type="paragraph" w:styleId="Rvision">
    <w:name w:val="Revision"/>
    <w:hidden/>
    <w:uiPriority w:val="99"/>
    <w:semiHidden/>
    <w:rsid w:val="00FF79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2</Pages>
  <Words>4596</Words>
  <Characters>25282</Characters>
  <Application>Microsoft Macintosh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Institut Pasteur</Company>
  <LinksUpToDate>false</LinksUpToDate>
  <CharactersWithSpaces>29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men Buchrieser</dc:creator>
  <cp:keywords/>
  <dc:description/>
  <cp:lastModifiedBy>Carmen Buchrieser</cp:lastModifiedBy>
  <cp:revision>6</cp:revision>
  <dcterms:created xsi:type="dcterms:W3CDTF">2017-02-03T17:38:00Z</dcterms:created>
  <dcterms:modified xsi:type="dcterms:W3CDTF">2017-02-06T17:41:00Z</dcterms:modified>
</cp:coreProperties>
</file>